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BE8804" w14:textId="77777777" w:rsidR="007F4A00" w:rsidRDefault="007F4A00" w:rsidP="007F4A00">
      <w:pPr>
        <w:jc w:val="both"/>
        <w:rPr>
          <w:rFonts w:ascii="Arial" w:hAnsi="Arial" w:cs="Arial"/>
          <w:b/>
          <w:bCs/>
          <w:sz w:val="22"/>
          <w:szCs w:val="22"/>
        </w:rPr>
      </w:pPr>
      <w:r>
        <w:rPr>
          <w:rFonts w:ascii="Arial" w:hAnsi="Arial" w:cs="Arial"/>
          <w:b/>
          <w:bCs/>
          <w:sz w:val="22"/>
          <w:szCs w:val="22"/>
        </w:rPr>
        <w:t>SPECIFIC AIMS</w:t>
      </w:r>
    </w:p>
    <w:p w14:paraId="1A74B9BA" w14:textId="7481315F" w:rsidR="007F4A00" w:rsidRDefault="007F4A00" w:rsidP="007F4A00">
      <w:pPr>
        <w:ind w:firstLine="360"/>
        <w:jc w:val="both"/>
        <w:rPr>
          <w:rFonts w:ascii="Arial" w:hAnsi="Arial" w:cs="Arial"/>
          <w:sz w:val="22"/>
          <w:szCs w:val="22"/>
        </w:rPr>
      </w:pPr>
      <w:r w:rsidRPr="007C10E6">
        <w:rPr>
          <w:rFonts w:ascii="Arial" w:hAnsi="Arial" w:cs="Arial"/>
          <w:sz w:val="22"/>
          <w:szCs w:val="22"/>
        </w:rPr>
        <w:t>Humans and other primates</w:t>
      </w:r>
      <w:r>
        <w:rPr>
          <w:rFonts w:ascii="Arial" w:hAnsi="Arial" w:cs="Arial"/>
          <w:sz w:val="22"/>
          <w:szCs w:val="22"/>
        </w:rPr>
        <w:t xml:space="preserve"> regularly</w:t>
      </w:r>
      <w:r w:rsidRPr="007C10E6">
        <w:rPr>
          <w:rFonts w:ascii="Arial" w:hAnsi="Arial" w:cs="Arial"/>
          <w:sz w:val="22"/>
          <w:szCs w:val="22"/>
        </w:rPr>
        <w:t xml:space="preserve"> navigate a </w:t>
      </w:r>
      <w:r>
        <w:rPr>
          <w:rFonts w:ascii="Arial" w:hAnsi="Arial" w:cs="Arial"/>
          <w:sz w:val="22"/>
          <w:szCs w:val="22"/>
        </w:rPr>
        <w:t>complex</w:t>
      </w:r>
      <w:r w:rsidRPr="007C10E6">
        <w:rPr>
          <w:rFonts w:ascii="Arial" w:hAnsi="Arial" w:cs="Arial"/>
          <w:sz w:val="22"/>
          <w:szCs w:val="22"/>
        </w:rPr>
        <w:t xml:space="preserve"> </w:t>
      </w:r>
      <w:r>
        <w:rPr>
          <w:rFonts w:ascii="Arial" w:hAnsi="Arial" w:cs="Arial"/>
          <w:sz w:val="22"/>
          <w:szCs w:val="22"/>
        </w:rPr>
        <w:t>set</w:t>
      </w:r>
      <w:r w:rsidRPr="007C10E6">
        <w:rPr>
          <w:rFonts w:ascii="Arial" w:hAnsi="Arial" w:cs="Arial"/>
          <w:sz w:val="22"/>
          <w:szCs w:val="22"/>
        </w:rPr>
        <w:t xml:space="preserve"> of environmental and social contexts. Doing so requires </w:t>
      </w:r>
      <w:r w:rsidRPr="007C10E6">
        <w:rPr>
          <w:rFonts w:ascii="Arial" w:hAnsi="Arial" w:cs="Arial"/>
          <w:sz w:val="22"/>
          <w:szCs w:val="22"/>
          <w:u w:val="single"/>
        </w:rPr>
        <w:t>behavioral flexibility</w:t>
      </w:r>
      <w:r w:rsidRPr="007C10E6">
        <w:rPr>
          <w:rFonts w:ascii="Arial" w:hAnsi="Arial" w:cs="Arial"/>
          <w:sz w:val="22"/>
          <w:szCs w:val="22"/>
        </w:rPr>
        <w:t xml:space="preserve"> – the ability to rapidly adjust our thoughts, feelings, actions, and expectations in response to </w:t>
      </w:r>
      <w:r>
        <w:rPr>
          <w:rFonts w:ascii="Arial" w:hAnsi="Arial" w:cs="Arial"/>
          <w:sz w:val="22"/>
          <w:szCs w:val="22"/>
        </w:rPr>
        <w:t xml:space="preserve">changing </w:t>
      </w:r>
      <w:r w:rsidRPr="007C10E6">
        <w:rPr>
          <w:rFonts w:ascii="Arial" w:hAnsi="Arial" w:cs="Arial"/>
          <w:sz w:val="22"/>
          <w:szCs w:val="22"/>
        </w:rPr>
        <w:t>contextual demands.</w:t>
      </w:r>
      <w:r>
        <w:rPr>
          <w:rFonts w:ascii="Arial" w:hAnsi="Arial" w:cs="Arial"/>
          <w:sz w:val="22"/>
          <w:szCs w:val="22"/>
        </w:rPr>
        <w:t xml:space="preserve"> </w:t>
      </w:r>
      <w:r w:rsidRPr="007C10E6">
        <w:rPr>
          <w:rFonts w:ascii="Arial" w:hAnsi="Arial" w:cs="Arial"/>
          <w:sz w:val="22"/>
          <w:szCs w:val="22"/>
        </w:rPr>
        <w:t xml:space="preserve">This ability is so important that </w:t>
      </w:r>
      <w:r w:rsidRPr="007C10E6">
        <w:rPr>
          <w:rFonts w:ascii="Arial" w:hAnsi="Arial" w:cs="Arial"/>
          <w:i/>
          <w:iCs/>
          <w:sz w:val="22"/>
          <w:szCs w:val="22"/>
        </w:rPr>
        <w:t>behavioral inflexibility</w:t>
      </w:r>
      <w:r w:rsidRPr="007C10E6">
        <w:rPr>
          <w:rFonts w:ascii="Arial" w:hAnsi="Arial" w:cs="Arial"/>
          <w:sz w:val="22"/>
          <w:szCs w:val="22"/>
        </w:rPr>
        <w:t xml:space="preserve"> is nearly synonymous with psychiatric dysfunction, as evidenced by conditions like addiction, eating disorders, mood disorders, and post-traumatic stress disorder.</w:t>
      </w:r>
      <w:r w:rsidRPr="00E4247A">
        <w:rPr>
          <w:rFonts w:ascii="Arial" w:hAnsi="Arial" w:cs="Arial"/>
          <w:sz w:val="22"/>
          <w:szCs w:val="22"/>
        </w:rPr>
        <w:t xml:space="preserve"> </w:t>
      </w:r>
      <w:r>
        <w:rPr>
          <w:rFonts w:ascii="Arial" w:hAnsi="Arial" w:cs="Arial"/>
          <w:sz w:val="22"/>
          <w:szCs w:val="22"/>
        </w:rPr>
        <w:t>P</w:t>
      </w:r>
      <w:r w:rsidRPr="00324C61">
        <w:rPr>
          <w:rFonts w:ascii="Arial" w:hAnsi="Arial" w:cs="Arial"/>
          <w:sz w:val="22"/>
          <w:szCs w:val="22"/>
        </w:rPr>
        <w:t xml:space="preserve">rior studies have </w:t>
      </w:r>
      <w:r>
        <w:rPr>
          <w:rFonts w:ascii="Arial" w:hAnsi="Arial" w:cs="Arial"/>
          <w:sz w:val="22"/>
          <w:szCs w:val="22"/>
        </w:rPr>
        <w:t>sought</w:t>
      </w:r>
      <w:r w:rsidRPr="00324C61">
        <w:rPr>
          <w:rFonts w:ascii="Arial" w:hAnsi="Arial" w:cs="Arial"/>
          <w:sz w:val="22"/>
          <w:szCs w:val="22"/>
        </w:rPr>
        <w:t xml:space="preserve"> to gain insight into different forms</w:t>
      </w:r>
      <w:r w:rsidR="00810CA4">
        <w:rPr>
          <w:rFonts w:ascii="Arial" w:hAnsi="Arial" w:cs="Arial"/>
          <w:sz w:val="22"/>
          <w:szCs w:val="22"/>
        </w:rPr>
        <w:t xml:space="preserve"> of</w:t>
      </w:r>
      <w:r w:rsidRPr="00324C61">
        <w:rPr>
          <w:rFonts w:ascii="Arial" w:hAnsi="Arial" w:cs="Arial"/>
          <w:sz w:val="22"/>
          <w:szCs w:val="22"/>
        </w:rPr>
        <w:t xml:space="preserve"> flexibility by using tasks that engage statistical learning about </w:t>
      </w:r>
      <w:r>
        <w:rPr>
          <w:rFonts w:ascii="Arial" w:hAnsi="Arial" w:cs="Arial"/>
          <w:sz w:val="22"/>
          <w:szCs w:val="22"/>
        </w:rPr>
        <w:t xml:space="preserve">environmental </w:t>
      </w:r>
      <w:r w:rsidRPr="00324C61">
        <w:rPr>
          <w:rFonts w:ascii="Arial" w:hAnsi="Arial" w:cs="Arial"/>
          <w:sz w:val="22"/>
          <w:szCs w:val="22"/>
        </w:rPr>
        <w:t>contexts</w:t>
      </w:r>
      <w:r>
        <w:rPr>
          <w:rFonts w:ascii="Arial" w:hAnsi="Arial" w:cs="Arial"/>
          <w:sz w:val="22"/>
          <w:szCs w:val="22"/>
        </w:rPr>
        <w:t xml:space="preserve"> </w:t>
      </w:r>
      <w:r w:rsidRPr="007C10E6">
        <w:rPr>
          <w:rFonts w:ascii="Arial" w:hAnsi="Arial" w:cs="Arial"/>
          <w:sz w:val="22"/>
          <w:szCs w:val="22"/>
        </w:rPr>
        <w:fldChar w:fldCharType="begin"/>
      </w:r>
      <w:r w:rsidR="001B1BB5">
        <w:rPr>
          <w:rFonts w:ascii="Arial" w:hAnsi="Arial" w:cs="Arial"/>
          <w:sz w:val="22"/>
          <w:szCs w:val="22"/>
        </w:rPr>
        <w:instrText xml:space="preserve"> ADDIN ZOTERO_ITEM CSL_CITATION {"citationID":"NyobOlSZ","properties":{"unsorted":true,"formattedCitation":"[1\\uc0\\u8211{}7]","plainCitation":"[1–7]","noteIndex":0},"citationItems":[{"id":1804,"uris":["http://zotero.org/users/5885257/items/2WVXC3PS"],"uri":["http://zotero.org/users/5885257/items/2WVXC3PS"],"itemData":{"id":1804,"type":"article-journal","container-title":"Neuron","issue":"4","journalAbbreviation":"Neuron","note":"publisher: Elsevier","page":"869--881","title":"Abstract context representations in primate amygdala and prefrontal cortex","volume":"87","author":[{"family":"Saez","given":"A"},{"family":"Rigotti","given":"M"},{"family":"Ostojic","given":"S"},{"family":"Fusi","given":"S"},{"family":"Salzman","given":"CD"}],"issued":{"date-parts":[["2015"]]}}},{"id":"AqMOTauj/hUTCmMyW","uris":["http://zotero.org/users/5885257/items/3HFW55VS"],"uri":["http://zotero.org/users/5885257/items/3HFW55VS"],"itemData":{"id":"5zodUPXU/fhCQBoEm","type":"article-journal","abstract":"The curse of dimensionality plagues models of reinforcement learning and decision making. The process of abstraction solves this by constructing variables describing features shared by different instances, reducing dimensionality and enabling generalization in novel situations. Here, we characterized neural representations in monkeys performing a task described by different hidden and explicit variables. Abstraction was defined operationally using the generalization performance of neural decoders across task conditions not used for training, which requires a particular geometry of neural representations. Neural ensembles in prefrontal cortex, hippocampus, and simulated neural networks simultaneously represented multiple variables in a geometry reflecting abstraction but that still allowed a linear classifier to decode a large number of other variables (high shattering dimensionality). Furthermore, this geometry changed in relation to task events and performance. These findings elucidate how the brain and artificial systems represent variables in an abstract format while preserving the advantages conferred by high shattering dimensionality.","container-title":"Cell","DOI":"10.1016/j.cell.2020.09.031","ISSN":"0092-8674","issue":"4","journalAbbreviation":"Cell","language":"en","page":"954-967.e21","source":"ScienceDirect","title":"The Geometry of Abstraction in the Hippocampus and Prefrontal Cortex","volume":"183","author":[{"family":"Bernardi","given":"Silvia"},{"family":"Benna","given":"Marcus K."},{"family":"Rigotti","given":"Mattia"},{"family":"Munuera","given":"Jérôme"},{"family":"Fusi","given":"Stefano"},{"family":"Salzman","given":"C. Daniel"}],"issued":{"date-parts":[["2020",11,12]]}}},{"id":1801,"uris":["http://zotero.org/users/5885257/items/JPTLNXPA"],"uri":["http://zotero.org/users/5885257/items/JPTLNXPA"],"itemData":{"id":1801,"type":"article-journal","container-title":"Nature","issue":"6840","journalAbbreviation":"Nature","note":"publisher: Nature Publishing Group","page":"953--956","title":"Single neurons in prefrontal cortex encode abstract rules","volume":"411","author":[{"family":"Wallis","given":"Jonathan D"},{"family":"Anderson","given":"Kathleen C"},{"family":"Miller","given":"Earl K"}],"issued":{"date-parts":[["2001"]]}}},{"id":"AqMOTauj/5o13GsKx","uris":["http://zotero.org/users/5885257/items/HIPNLL4G"],"uri":["http://zotero.org/users/5885257/items/HIPNLL4G"],"itemData":{"id":"5zodUPXU/MaSWS8VS","type":"article-journal","abstract":"Mounting evidence suggests that ‘core object recognition,’ the ability to rapidly recognize objects despite substantial appearance variation, is solved in the brain via a cascade of reflexive, largely feedforward computations that culminate in a powerful neuronal representation in the inferior temporal cortex. However, the algorithm that produces this solution remains poorly understood. Here we review evidence ranging from individual neurons and neuronal populations to behavior and computational models. We propose that understanding this algorithm will require using neuronal and psychophysical data to sift through many computational models, each based on building blocks of small, canonical subnetworks with a common functional goal.","container-title":"Neuron","DOI":"10.1016/j.neuron.2012.01.010","ISSN":"0896-6273","issue":"3","journalAbbreviation":"Neuron","page":"415-434","source":"ScienceDirect","title":"How Does the Brain Solve Visual Object Recognition?","volume":"73","author":[{"family":"DiCarlo","given":"James J."},{"family":"Zoccolan","given":"Davide"},{"family":"Rust","given":"Nicole C."}],"issued":{"date-parts":[["2012",2,9]]}}},{"id":2017,"uris":["http://zotero.org/groups/2561435/items/NKM7M5KY"],"uri":["http://zotero.org/groups/2561435/items/NKM7M5KY"],"itemData":{"id":2017,"type":"article-journal","container-title":"Science","DOI":"10.1126/science.1192788","ISSN":"0036-8075, 1095-9203","issue":"6022","journalAbbreviation":"Science","language":"en","page":"1279-1285","source":"DOI.org (Crossref)","title":"How to Grow a Mind: Statistics, Structure, and Abstraction","title-short":"How to Grow a Mind","volume":"331","author":[{"family":"Tenenbaum","given":"J. B."},{"family":"Kemp","given":"C."},{"family":"Griffiths","given":"T. L."},{"family":"Goodman","given":"N. D."}],"issued":{"date-parts":[["2011",3,11]]}}},{"id":2537,"uris":["http://zotero.org/users/5885257/items/QQGSAIKW"],"uri":["http://zotero.org/users/5885257/items/QQGSAIKW"],"itemData":{"id":2537,"type":"article-journal","abstract":"Statistical learning is a rapid and robust mechanism that enables adults and infants to extract patterns of stimulation embedded in both language and visual domains. Importantly, statistical learning operates implicitly, without instruction, through mere exposure to a set of input stimuli. However, much of what learners must acquire about a structured domain consists of principles or rules that can be applied to novel inputs. Although it has been claimed that statistical learning and rule learning are separate mechanisms, here we review evidence and provide a unifying perspective that argues for a single mechanism of statistical learning that accounts for both the learning of the input stimuli and the generalization to novel instances. The balance between instance-learning and generalization is based on two factors: the strength of perceptual biases that highlight structural regularities, and the consistency of unique versus overlapping contexts in the input.","container-title":"Current directions in psychological science","DOI":"10.1177/0963721412436806","ISSN":"0963-7214","issue":"3","journalAbbreviation":"Curr Dir Psychol Sci","note":"PMID: 24000273\nPMCID: PMC3758750","page":"170-176","source":"PubMed Central","title":"Statistical learning: From acquiring specific items to forming general rules","title-short":"Statistical learning","volume":"21","author":[{"family":"Aslin","given":"Richard N."},{"family":"Newport","given":"Elissa L."}],"issued":{"date-parts":[["2012",6,1]]}}},{"id":2559,"uris":["http://zotero.org/users/5885257/items/WHSJCSNX"],"uri":["http://zotero.org/users/5885257/items/WHSJCSNX"],"itemData":{"id":2559,"type":"article-journal","abstract":"The social brain hypothesis posits that dedicated neural systems process social information. In support of this, neurophysiological data have shown that some brain regions are specialized for representing faces. It remains unknown, however, whether distinct anatomical substrates also represent more complex social variables, like the hierarchical rank of individuals within a social group. Here we show that the primate amygdala encodes the hierarchical rank of individuals in the same neuronal ensembles that encode the rewards associated with non-social stimuli. By contrast, orbitofrontal and anterior cingulate cortices lack strong representations of hierarchical rank while still representing reward values. These results challenge the conventional view that dedicated neural systems process social information. Instead, information about hierarchical rank – which contributes to the assessment of the social value of individuals within a group – is linked within the amygdala to representations of rewards associated with non-social stimuli.","container-title":"Nature neuroscience","DOI":"10.1038/s41593-018-0082-8","ISSN":"1097-6256","issue":"3","journalAbbreviation":"Nat Neurosci","note":"PMID: 29459764\nPMCID: PMC6092962","page":"415-423","source":"PubMed Central","title":"Shared neural coding for social hierarchy and reward value in primate amygdala","volume":"21","author":[{"family":"Munuera","given":"Jérôme"},{"family":"Rigotti","given":"Mattia"},{"family":"Salzman","given":"C. Daniel"}],"issued":{"date-parts":[["2018",3]]}}}],"schema":"https://github.com/citation-style-language/schema/raw/master/csl-citation.json"} </w:instrText>
      </w:r>
      <w:r w:rsidRPr="007C10E6">
        <w:rPr>
          <w:rFonts w:ascii="Arial" w:hAnsi="Arial" w:cs="Arial"/>
          <w:sz w:val="22"/>
          <w:szCs w:val="22"/>
        </w:rPr>
        <w:fldChar w:fldCharType="separate"/>
      </w:r>
      <w:r w:rsidR="001B1BB5" w:rsidRPr="001B1BB5">
        <w:rPr>
          <w:rFonts w:ascii="Arial" w:hAnsi="Arial" w:cs="Arial"/>
          <w:sz w:val="22"/>
        </w:rPr>
        <w:t>[1–7]</w:t>
      </w:r>
      <w:r w:rsidRPr="007C10E6">
        <w:rPr>
          <w:rFonts w:ascii="Arial" w:hAnsi="Arial" w:cs="Arial"/>
          <w:sz w:val="22"/>
          <w:szCs w:val="22"/>
        </w:rPr>
        <w:fldChar w:fldCharType="end"/>
      </w:r>
      <w:r w:rsidRPr="007C10E6">
        <w:rPr>
          <w:rFonts w:ascii="Arial" w:hAnsi="Arial" w:cs="Arial"/>
          <w:sz w:val="22"/>
          <w:szCs w:val="22"/>
        </w:rPr>
        <w:t xml:space="preserve"> </w:t>
      </w:r>
      <w:r w:rsidRPr="00324C61">
        <w:rPr>
          <w:rFonts w:ascii="Arial" w:hAnsi="Arial" w:cs="Arial"/>
          <w:sz w:val="22"/>
          <w:szCs w:val="22"/>
        </w:rPr>
        <w:t>and that switch between contexts (e.g. reversal</w:t>
      </w:r>
      <w:r>
        <w:rPr>
          <w:rFonts w:ascii="Arial" w:hAnsi="Arial" w:cs="Arial"/>
          <w:sz w:val="22"/>
          <w:szCs w:val="22"/>
        </w:rPr>
        <w:t>-</w:t>
      </w:r>
      <w:r w:rsidRPr="00324C61">
        <w:rPr>
          <w:rFonts w:ascii="Arial" w:hAnsi="Arial" w:cs="Arial"/>
          <w:sz w:val="22"/>
          <w:szCs w:val="22"/>
        </w:rPr>
        <w:t>learning tasks)</w:t>
      </w:r>
      <w:r w:rsidRPr="007C10E6">
        <w:rPr>
          <w:rFonts w:ascii="Arial" w:hAnsi="Arial" w:cs="Arial"/>
          <w:sz w:val="22"/>
          <w:szCs w:val="22"/>
        </w:rPr>
        <w:t xml:space="preserve"> </w:t>
      </w:r>
      <w:r w:rsidRPr="007C10E6">
        <w:rPr>
          <w:rFonts w:ascii="Arial" w:hAnsi="Arial" w:cs="Arial"/>
          <w:sz w:val="22"/>
          <w:szCs w:val="22"/>
        </w:rPr>
        <w:fldChar w:fldCharType="begin"/>
      </w:r>
      <w:r w:rsidR="001B1BB5">
        <w:rPr>
          <w:rFonts w:ascii="Arial" w:hAnsi="Arial" w:cs="Arial"/>
          <w:sz w:val="22"/>
          <w:szCs w:val="22"/>
        </w:rPr>
        <w:instrText xml:space="preserve"> ADDIN ZOTERO_ITEM CSL_CITATION {"citationID":"mXsdq4hT","properties":{"unsorted":true,"formattedCitation":"[1, 8\\uc0\\u8211{}12]","plainCitation":"[1, 8–12]","noteIndex":0},"citationItems":[{"id":1804,"uris":["http://zotero.org/users/5885257/items/2WVXC3PS"],"uri":["http://zotero.org/users/5885257/items/2WVXC3PS"],"itemData":{"id":1804,"type":"article-journal","container-title":"Neuron","issue":"4","journalAbbreviation":"Neuron","note":"publisher: Elsevier","page":"869--881","title":"Abstract context representations in primate amygdala and prefrontal cortex","volume":"87","author":[{"family":"Saez","given":"A"},{"family":"Rigotti","given":"M"},{"family":"Ostojic","given":"S"},{"family":"Fusi","given":"S"},{"family":"Salzman","given":"CD"}],"issued":{"date-parts":[["2015"]]}}},{"id":2430,"uris":["http://zotero.org/users/5885257/items/7U97G2RS"],"uri":["http://zotero.org/users/5885257/items/7U97G2RS"],"itemData":{"id":2430,"type":"article-journal","container-title":"Psychological Review","DOI":"10.1037/h0062474","ISSN":"1939-1471","issue":"1","note":"publisher: US: American Psychological Association","page":"51","source":"psycnet.apa.org","title":"The formation of learning sets.","volume":"56","author":[{"family":"Harlow","given":"Harry F."}],"issued":{"date-parts":[["1949"]]}}},{"id":2540,"uris":["http://zotero.org/users/5885257/items/VD5ECWWM"],"uri":["http://zotero.org/users/5885257/items/VD5ECWWM"],"itemData":{"id":2540,"type":"article-journal","abstract":"Everyday life requires frequent shifts between cognitive tasks. Research reviewed in this article probes the control processes that reconfigure mental resources for a change of task by requiring subjects to switch frequently among a small set of simple tasks. Subjects' responses are substantially slower and, usually, more error-prone immediately after a task switch. This 'switch cost' is reduced, but not eliminated, by an opportunity for preparation. It seems to result from both transient and long-term carry-over of 'task-set' activation and inhibition as well as time consumed by task-set reconfiguration processes. Neuroimaging studies of task switching have revealed extra activation in numerous brain regions when subjects prepare to change tasks and when they perform a changed task, but we cannot yet separate 'controlling' from 'controlled' regions.","container-title":"Trends in Cognitive Sciences","DOI":"10.1016/s1364-6613(03)00028-7","ISSN":"1879-307X","issue":"3","journalAbbreviation":"Trends Cogn Sci","language":"eng","note":"PMID: 12639695","page":"134-140","source":"PubMed","title":"Task switching","volume":"7","author":[{"family":"Monsell","given":"Stephen"}],"issued":{"date-parts":[["2003",3]]}}},{"id":2139,"uris":["http://zotero.org/users/5885257/items/8T3ZSESE"],"uri":["http://zotero.org/users/5885257/items/8T3ZSESE"],"itemData":{"id":2139,"type":"article-journal","abstract":"Volitional behavior relies on the brain's ability to remap sensory flow to motor programs whenever demanded by a changed behavioral context. To investigate the circuit basis of such flexible behavior, we have developed a biophysically based decision-making network model of spiking neurons for arbitrary sensorimotor mapping. The model quantitatively reproduces behavioral and prefrontal single-cell data from an experiment in which monkeys learn visuomotor associations that are reversed unpredictably from time to time. We show that when synaptic modifications occur on multiple timescales, the model behavior becomes flexible only when needed: slow components of learning usually dominate the decision process. However, if behavioral contexts change frequently enough, fast components of plasticity take over, and the behavior exhibits a quick forget-and-learn pattern. This model prediction is confirmed by monkey data. Therefore, our work reveals a scenario for conditional associative learning that is distinct from instant switching between sets of well-established sensorimotor associations.","container-title":"Neuron","DOI":"10.1016/j.neuron.2007.03.017","ISSN":"0896-6273","issue":"2","journalAbbreviation":"Neuron","language":"en","page":"319-333","source":"ScienceDirect","title":"A Neural Circuit Model of Flexible Sensorimotor Mapping: Learning and Forgetting on Multiple Timescales","title-short":"A Neural Circuit Model of Flexible Sensorimotor Mapping","volume":"54","author":[{"family":"Fusi","given":"Stefano"},{"family":"Asaad","given":"Wael F."},{"family":"Miller","given":"Earl K."},{"family":"Wang","given":"Xiao-Jing"}],"issued":{"date-parts":[["2007",4,19]]}}},{"id":1917,"uris":["http://zotero.org/users/5885257/items/464MFXP2"],"uri":["http://zotero.org/users/5885257/items/464MFXP2"],"itemData":{"id":1917,"type":"article-journal","abstract":"Complex tasks often require the memory of recent events, the knowledge about the context in which they occur, and the goals we intend to reach. All this information is stored in our mental states. Given a set of mental states, reinforcement learning (RL) algorithms predict the optimal policy that maximizes future reward. RL algorithms assign a value to each already-known state so that discovering the optimal policy reduces to selecting the action leading to the state with the highest value. But how does the brain create representations of these mental states in the first place? We propose a mechanism for the creation of mental states that contain information about the temporal statistics of the events in a particular context. We suggest that the mental states are represented by stable patterns of reverberating activity, which are attractors of the neural dynamics. These representations are built from neurons that are selective to specific combinations of external events (e.g. sensory stimuli) and pre-existent mental states. Consistent with this notion, we find that neurons in the amygdala and in orbitofrontal cortex (OFC) often exhibit this form of mixed selectivity. We propose that activating different mixed selectivity neurons in a fixed temporal order modifies synaptic connections so that conjunctions of events and mental states merge into a single pattern of reverberating activity. This process corresponds to the birth of a new, different mental state that encodes a different temporal context. The concretion process depends on temporal contiguity, i.e. on the probability that a combination of an event and mental states follows or precedes the events and states that define a certain context. The information contained in the context thereby allows an animal to assign unambiguously a value to the events that initially appeared in different situations with different meanings.","collection-title":"Computational Models of the Brain","container-title":"NeuroImage","DOI":"10.1016/j.neuroimage.2010.01.047","ISSN":"1053-8119","issue":"3","journalAbbreviation":"NeuroImage","language":"en","page":"833-847","source":"ScienceDirect","title":"Attractor concretion as a mechanism for the formation of context representations","volume":"52","author":[{"family":"Rigotti","given":"Mattia"},{"family":"Ben Dayan Rubin","given":"Daniel"},{"family":"Morrison","given":"Sara E."},{"family":"Salzman","given":"C. Daniel"},{"family":"Fusi","given":"Stefano"}],"issued":{"date-parts":[["2010",9,1]]}}},{"id":2552,"uris":["http://zotero.org/users/5885257/items/FJSQK92Y"],"uri":["http://zotero.org/users/5885257/items/FJSQK92Y"],"itemData":{"id":2552,"type":"article-journal","abstract":"Reversal learning paradigms are among the most widely used tests of cognitive flexibility and have been used as assays, across species, for altered cognitive processes in a host of neuropsychiatric conditions. Based on recent studies in humans, non-human primates, and rodents, the notion that reversal learning tasks primarily measure response inhibition, has been revised. In this review, we describe how cognitive flexibility is measured by reversal learning and discuss new definitions of the construct validity of the task that are serving as a heuristic to guide future research in this field. We also provide an update on the available evidence implicating certain cortical and subcortical brain regions in the mediation of reversal learning, and an overview of the principal neurotransmitter systems involved.","collection-title":"Cognitive Flexibility: Development, Disease, and Treatment","container-title":"Neuroscience","DOI":"10.1016/j.neuroscience.2016.03.021","ISSN":"0306-4522","journalAbbreviation":"Neuroscience","language":"en","page":"12-26","source":"ScienceDirect","title":"The neural basis of reversal learning: An updated perspective","title-short":"The neural basis of reversal learning","volume":"345","author":[{"family":"Izquierdo","given":"A."},{"family":"Brigman","given":"J. L."},{"family":"Radke","given":"A. K."},{"family":"Rudebeck","given":"P. H."},{"family":"Holmes","given":"A."}],"issued":{"date-parts":[["2017",3,14]]}}}],"schema":"https://github.com/citation-style-language/schema/raw/master/csl-citation.json"} </w:instrText>
      </w:r>
      <w:r w:rsidRPr="007C10E6">
        <w:rPr>
          <w:rFonts w:ascii="Arial" w:hAnsi="Arial" w:cs="Arial"/>
          <w:sz w:val="22"/>
          <w:szCs w:val="22"/>
        </w:rPr>
        <w:fldChar w:fldCharType="separate"/>
      </w:r>
      <w:r w:rsidR="001B1BB5" w:rsidRPr="001B1BB5">
        <w:rPr>
          <w:rFonts w:ascii="Arial" w:hAnsi="Arial" w:cs="Arial"/>
          <w:sz w:val="22"/>
        </w:rPr>
        <w:t>[1, 8–12]</w:t>
      </w:r>
      <w:r w:rsidRPr="007C10E6">
        <w:rPr>
          <w:rFonts w:ascii="Arial" w:hAnsi="Arial" w:cs="Arial"/>
          <w:sz w:val="22"/>
          <w:szCs w:val="22"/>
        </w:rPr>
        <w:fldChar w:fldCharType="end"/>
      </w:r>
      <w:r w:rsidRPr="00324C61">
        <w:rPr>
          <w:rFonts w:ascii="Arial" w:hAnsi="Arial" w:cs="Arial"/>
          <w:sz w:val="22"/>
          <w:szCs w:val="22"/>
        </w:rPr>
        <w:t>. However, the brain mechanisms that mediate such flexibility are poorly understood</w:t>
      </w:r>
      <w:r>
        <w:rPr>
          <w:rFonts w:ascii="Arial" w:hAnsi="Arial" w:cs="Arial"/>
          <w:sz w:val="22"/>
          <w:szCs w:val="22"/>
        </w:rPr>
        <w:t xml:space="preserve">. In this project, I will elucidate how different properties of neural representations underlie two types of behavioral flexibility: </w:t>
      </w:r>
      <w:r w:rsidRPr="00001DB0">
        <w:rPr>
          <w:rFonts w:ascii="Arial" w:hAnsi="Arial" w:cs="Arial"/>
          <w:b/>
          <w:bCs/>
          <w:sz w:val="22"/>
          <w:szCs w:val="22"/>
          <w:u w:val="single"/>
        </w:rPr>
        <w:t>Type 1</w:t>
      </w:r>
      <w:r>
        <w:rPr>
          <w:rFonts w:ascii="Arial" w:hAnsi="Arial" w:cs="Arial"/>
          <w:sz w:val="22"/>
          <w:szCs w:val="22"/>
          <w:u w:val="single"/>
        </w:rPr>
        <w:t>, context-dependent adjustments in behavior</w:t>
      </w:r>
      <w:r w:rsidRPr="00E812CD">
        <w:rPr>
          <w:rFonts w:ascii="Arial" w:hAnsi="Arial" w:cs="Arial"/>
          <w:sz w:val="22"/>
          <w:szCs w:val="22"/>
        </w:rPr>
        <w:t xml:space="preserve">, and </w:t>
      </w:r>
      <w:r w:rsidRPr="00001DB0">
        <w:rPr>
          <w:rFonts w:ascii="Arial" w:hAnsi="Arial" w:cs="Arial"/>
          <w:b/>
          <w:bCs/>
          <w:sz w:val="22"/>
          <w:szCs w:val="22"/>
          <w:u w:val="single"/>
        </w:rPr>
        <w:t>Type 2</w:t>
      </w:r>
      <w:r w:rsidRPr="00001DB0">
        <w:rPr>
          <w:rFonts w:ascii="Arial" w:hAnsi="Arial" w:cs="Arial"/>
          <w:sz w:val="22"/>
          <w:szCs w:val="22"/>
          <w:u w:val="single"/>
        </w:rPr>
        <w:t>,</w:t>
      </w:r>
      <w:r w:rsidRPr="00E812CD">
        <w:rPr>
          <w:rFonts w:ascii="Arial" w:hAnsi="Arial" w:cs="Arial"/>
          <w:sz w:val="22"/>
          <w:szCs w:val="22"/>
          <w:u w:val="single"/>
        </w:rPr>
        <w:t xml:space="preserve"> </w:t>
      </w:r>
      <w:r>
        <w:rPr>
          <w:rFonts w:ascii="Arial" w:hAnsi="Arial" w:cs="Arial"/>
          <w:sz w:val="22"/>
          <w:szCs w:val="22"/>
          <w:u w:val="single"/>
        </w:rPr>
        <w:t>generalization of learned behavior to novel contexts</w:t>
      </w:r>
      <w:r w:rsidRPr="00C871C3">
        <w:rPr>
          <w:rFonts w:ascii="Arial" w:hAnsi="Arial" w:cs="Arial"/>
          <w:sz w:val="22"/>
          <w:szCs w:val="22"/>
        </w:rPr>
        <w:t>.</w:t>
      </w:r>
      <w:r>
        <w:rPr>
          <w:rFonts w:ascii="Arial" w:hAnsi="Arial" w:cs="Arial"/>
          <w:sz w:val="22"/>
          <w:szCs w:val="22"/>
        </w:rPr>
        <w:t xml:space="preserve"> As will be explained, these two types of behavioral flexibility make opposing </w:t>
      </w:r>
      <w:r w:rsidR="003A5926">
        <w:rPr>
          <w:rFonts w:ascii="Arial" w:hAnsi="Arial" w:cs="Arial"/>
          <w:sz w:val="22"/>
          <w:szCs w:val="22"/>
        </w:rPr>
        <w:t xml:space="preserve">computational </w:t>
      </w:r>
      <w:r>
        <w:rPr>
          <w:rFonts w:ascii="Arial" w:hAnsi="Arial" w:cs="Arial"/>
          <w:sz w:val="22"/>
          <w:szCs w:val="22"/>
        </w:rPr>
        <w:t xml:space="preserve">demands on neural representations </w:t>
      </w:r>
      <w:r>
        <w:rPr>
          <w:rFonts w:ascii="Arial" w:hAnsi="Arial" w:cs="Arial"/>
          <w:sz w:val="22"/>
          <w:szCs w:val="22"/>
        </w:rPr>
        <w:fldChar w:fldCharType="begin"/>
      </w:r>
      <w:r w:rsidR="001B1BB5">
        <w:rPr>
          <w:rFonts w:ascii="Arial" w:hAnsi="Arial" w:cs="Arial"/>
          <w:sz w:val="22"/>
          <w:szCs w:val="22"/>
        </w:rPr>
        <w:instrText xml:space="preserve"> ADDIN ZOTERO_ITEM CSL_CITATION {"citationID":"1eyVSNJS","properties":{"unsorted":true,"formattedCitation":"[13\\uc0\\u8211{}17]","plainCitation":"[13–17]","noteIndex":0},"citationItems":[{"id":2127,"uris":["http://zotero.org/users/5885257/items/ENHFDS68"],"uri":["http://zotero.org/users/5885257/items/ENHFDS68"],"itemData":{"id":2127,"type":"article-journal","container-title":"Behavioral Neuroscience","DOI":"10.1037/0735-7044.113.5.867","ISSN":"1939-0084","issue":"5","note":"publisher: US: American Psychological Association","page":"867","source":"psycnet.apa.org","title":"Contextual fear conditioning, conjunctive representations, pattern completion, and the hippocampus.","volume":"113","author":[{"family":"Rudy","given":"Jerry W."},{"family":"O'Reilly","given":"Randall C."}],"issued":{"literal":"19991201"}}},{"id":1798,"uris":["http://zotero.org/users/5885257/items/3U7WYGGD"],"uri":["http://zotero.org/users/5885257/items/3U7WYGGD"],"itemData":{"id":1798,"type":"article-journal","container-title":"Nature","DOI":"doi:10.1038/nature12160","issue":"7451","journalAbbreviation":"Nature","note":"publisher: Nature Publishing Group","page":"585--590","title":"The importance of mixed selectivity in complex cognitive tasks","volume":"497","author":[{"family":"Rigotti","given":"Mattia"},{"family":"Barak","given":"Omri"},{"family":"Warden","given":"Melissa R"},{"family":"Wang","given":"Xiao-Jing"},{"family":"Daw","given":"Nathaniel D"},{"family":"Miller","given":"Earl K"},{"family":"Fusi","given":"Stefano"}],"issued":{"date-parts":[["2013"]]}}},{"id":2201,"uris":["http://zotero.org/users/5885257/items/M2GAQ8Y7"],"uri":["http://zotero.org/users/5885257/items/M2GAQ8Y7"],"itemData":{"id":2201,"type":"article-journal","abstract":"Intelligent behavior requires integrating several sources of information in a meaningful fashion—be it context with stimulus or shape with color and size. This requires the underlying neural mechanism to respond in a different manner to similar inputs (discrimination), while maintaining a consistent response for noisy variations of the same input (generalization). We show that neurons that mix information sources via random connectivity can form an easy to read representation of input combinations. Using analytical and numerical tools, we show that the coding level or sparseness of these neurons' activity controls a trade-off between generalization and discrimination, with the optimal level depending on the task at hand. In all realistic situations that we analyzed, the optimal fraction of inputs to which a neuron responds is close to 0.1. Finally, we predict a relation between a measurable property of the neural representation and task performance.","container-title":"Journal of Neuroscience","DOI":"10.1523/JNEUROSCI.2753-12.2013","ISSN":"0270-6474, 1529-2401","issue":"9","journalAbbreviation":"J. Neurosci.","language":"en","note":"publisher: Society for Neuroscience\nsection: Articles\nPMID: 23447596","page":"3844-3856","source":"www.jneurosci.org","title":"The Sparseness of Mixed Selectivity Neurons Controls the Generalization–Discrimination Trade-Off","volume":"33","author":[{"family":"Barak","given":"Omri"},{"family":"Rigotti","given":"Mattia"},{"family":"Fusi","given":"Stefano"}],"issued":{"date-parts":[["2013",2,27]]}}},{"id":1960,"uris":["http://zotero.org/groups/2561435/items/GKMLMB8P"],"uri":["http://zotero.org/groups/2561435/items/GKMLMB8P"],"itemData":{"id":1960,"type":"article-journal","abstract":"Neurons often respond to diverse combinations of task-relevant variables. This form of mixed selectivity plays an important computational role which is related to the dimensionality of the neural representations: high-dimensional representations with mixed selectivity allow a simple linear readout to generate a huge number of different potential responses. In contrast, neural representations based on highly specialized neurons are low dimensional and they preclude a linear readout from generating several responses that depend on multiple task-relevant variables. Here we review the conceptual and theoretical framework that explains the importance of mixed selectivity and the experimental evidence that recorded neural representations are high-dimensional. We end by discussing the implications for the design of future experiments.","collection-title":"Neurobiology of cognitive behavior","container-title":"Current Opinion in Neurobiology","DOI":"10.1016/j.conb.2016.01.010","ISSN":"0959-4388","journalAbbreviation":"Current Opinion in Neurobiology","language":"en","page":"66-74","source":"ScienceDirect","title":"Why neurons mix: high dimensionality for higher cognition","title-short":"Why neurons mix","volume":"37","author":[{"family":"Fusi","given":"Stefano"},{"family":"Miller","given":"Earl K"},{"family":"Rigotti","given":"Mattia"}],"issued":{"date-parts":[["2016",4,1]]}}},{"id":2145,"uris":["http://zotero.org/users/5885257/items/HBFCG8SC"],"uri":["http://zotero.org/users/5885257/items/HBFCG8SC"],"itemData":{"id":2145,"type":"article-journal","abstract":"Cognitive control allows us to think and behave flexibly based on our context and goals. At the heart of theories of cognitive control is a control representation that enables the same input to produce different outputs contingent on contextual factors. In this review, we focus on an important property of the control representation’s neural code: its representational dimensionality. Dimensionality of a neural representation balances a basic separability/generalizability trade-off in neural computation. We will discuss the implications of this trade-off for cognitive control. We will then briefly review current neuroscience findings regarding the dimensionality of control representations in the brain, particularly the prefrontal cortex. We conclude by highlighting open questions and crucial directions for future research.","container-title":"Current Opinion in Behavioral Sciences","DOI":"10.1016/j.cobeha.2020.07.002","ISSN":"2352-1546","journalAbbreviation":"Current Opinion in Behavioral Sciences","language":"en","page":"20-28","source":"ScienceDirect","title":"The dimensionality of neural representations for control","volume":"38","author":[{"family":"Badre","given":"David"},{"family":"Bhandari","given":"Apoorva"},{"family":"Keglovits","given":"Haley"},{"family":"Kikumoto","given":"Atsushi"}],"issued":{"date-parts":[["2021",4,1]]}}}],"schema":"https://github.com/citation-style-language/schema/raw/master/csl-citation.json"} </w:instrText>
      </w:r>
      <w:r>
        <w:rPr>
          <w:rFonts w:ascii="Arial" w:hAnsi="Arial" w:cs="Arial"/>
          <w:sz w:val="22"/>
          <w:szCs w:val="22"/>
        </w:rPr>
        <w:fldChar w:fldCharType="separate"/>
      </w:r>
      <w:r w:rsidR="001B1BB5" w:rsidRPr="001B1BB5">
        <w:rPr>
          <w:rFonts w:ascii="Arial" w:hAnsi="Arial" w:cs="Arial"/>
          <w:sz w:val="22"/>
        </w:rPr>
        <w:t>[13–17]</w:t>
      </w:r>
      <w:r>
        <w:rPr>
          <w:rFonts w:ascii="Arial" w:hAnsi="Arial" w:cs="Arial"/>
          <w:sz w:val="22"/>
          <w:szCs w:val="22"/>
        </w:rPr>
        <w:fldChar w:fldCharType="end"/>
      </w:r>
      <w:r>
        <w:rPr>
          <w:rFonts w:ascii="Arial" w:hAnsi="Arial" w:cs="Arial"/>
          <w:sz w:val="22"/>
          <w:szCs w:val="22"/>
        </w:rPr>
        <w:t xml:space="preserve">. I will record simultaneous neural activity from the </w:t>
      </w:r>
      <w:r w:rsidRPr="007C10E6">
        <w:rPr>
          <w:rFonts w:ascii="Arial" w:hAnsi="Arial" w:cs="Arial"/>
          <w:sz w:val="22"/>
          <w:szCs w:val="22"/>
        </w:rPr>
        <w:t xml:space="preserve">hippocampus (HPC) </w:t>
      </w:r>
      <w:r w:rsidRPr="007C10E6">
        <w:rPr>
          <w:rFonts w:ascii="Arial" w:hAnsi="Arial" w:cs="Arial"/>
          <w:sz w:val="22"/>
          <w:szCs w:val="22"/>
        </w:rPr>
        <w:fldChar w:fldCharType="begin"/>
      </w:r>
      <w:r w:rsidR="001B1BB5">
        <w:rPr>
          <w:rFonts w:ascii="Arial" w:hAnsi="Arial" w:cs="Arial"/>
          <w:sz w:val="22"/>
          <w:szCs w:val="22"/>
        </w:rPr>
        <w:instrText xml:space="preserve"> ADDIN ZOTERO_ITEM CSL_CITATION {"citationID":"DcGVfGXZ","properties":{"formattedCitation":"[13, 18\\uc0\\u8211{}22]","plainCitation":"[13, 18–22]","noteIndex":0},"citationItems":[{"id":1796,"uris":["http://zotero.org/users/5885257/items/8SBJ4NZ4"],"uri":["http://zotero.org/users/5885257/items/8SBJ4NZ4"],"itemData":{"id":1796,"type":"article-journal","container-title":"Science","issue":"6292","journalAbbreviation":"Science","note":"publisher: American Association for the Advancement of Science","page":"1464--1468","title":"Organizing conceptual knowledge in humans with a gridlike code","volume":"352","author":[{"family":"Constantinescu","given":"Alexandra O"},{"family":"O'Reilly","given":"Jill X"},{"family":"Behrens","given":"Timothy EJ"}],"issued":{"date-parts":[["2016"]]}}},{"id":1787,"uris":["http://zotero.org/users/5885257/items/KZ9EHYSH"],"uri":["http://zotero.org/users/5885257/items/KZ9EHYSH"],"itemData":{"id":1787,"type":"article-journal","container-title":"Proceedings of the National Academy of Sciences","issue":"19","journalAbbreviation":"Proceedings of the National Academy of Sciences","note":"publisher: National Acad Sciences","page":"9634--9643","title":"A neural signature of pattern separation in the monkey hippocampus","volume":"116","author":[{"family":"Sakon","given":"John J"},{"family":"Suzuki","given":"Wendy A"}],"issued":{"date-parts":[["2019"]]}}},{"id":2120,"uris":["http://zotero.org/users/5885257/items/XRFGCRIX"],"uri":["http://zotero.org/users/5885257/items/XRFGCRIX"],"itemData":{"id":2120,"type":"article-journal","abstract":"The hippocampal-entorhinal system is important for spatial and relational memory tasks. We formally link these domains, provide a mechanistic understanding of the hippocampal role in generalization, and offer unifying principles underlying many entorhinal and hippocampal cell types. We propose medial entorhinal cells form a basis describing structural knowledge, and hippocampal cells link this basis with sensory representations. Adopting these principles, we introduce the Tolman-Eichenbaum machine (TEM). After learning, TEM entorhinal cells display diverse properties resembling apparently bespoke spatial responses, such as grid, band, border, and object-vector cells. TEM hippocampal cells include place and landmark cells that remap between environments. Crucially, TEM also aligns with empirically recorded representations in complex non-spatial tasks. TEM also generates predictions that hippocampal remapping is not random as previously believed; rather, structural knowledge is preserved across environments. We confirm this structural transfer over remapping in simultaneously recorded place and grid cells.","container-title":"Cell","DOI":"10.1016/j.cell.2020.10.024","ISSN":"0092-8674","issue":"5","journalAbbreviation":"Cell","language":"en","page":"1249-1263.e23","source":"ScienceDirect","title":"The Tolman-Eichenbaum Machine: Unifying Space and Relational Memory through Generalization in the Hippocampal Formation","title-short":"The Tolman-Eichenbaum Machine","volume":"183","author":[{"family":"Whittington","given":"James C. R."},{"family":"Muller","given":"Timothy H."},{"family":"Mark","given":"Shirley"},{"family":"Chen","given":"Guifen"},{"family":"Barry","given":"Caswell"},{"family":"Burgess","given":"Neil"},{"family":"Behrens","given":"Timothy E. J."}],"issued":{"date-parts":[["2020",11,25]]}}},{"id":1946,"uris":["http://zotero.org/groups/2561435/items/F7HNZIEX"],"uri":["http://zotero.org/groups/2561435/items/F7HNZIEX"],"itemData":{"id":1946,"type":"article-journal","abstract":"The hippocampus is implicated in associative memory and spatial navigation. To investigate how these functions are mixed in the hippocampus, we recorded from single hippocampal neurons in macaque monkeys navigating a virtual maze during a foraging task and a context–object associative memory task. During both tasks, single neurons encoded information about spatial position; a linear classifier also decoded position. However, the population code for space did not generalize across tasks, particularly where stimuli relevant to the associative memory task appeared. Single-neuron and population-level analyses revealed that cross-task changes were due to selectivity for nonspatial features of the associative memory task when they were visually available (perceptual coding) and following their disappearance (mnemonic coding). Our results show that neurons in the primate hippocampus nonlinearly mix information about space and nonspatial elements of the environment in a task-dependent manner; this efficient code flexibly represents unique perceptual experiences and correspondent memories.","container-title":"Nature Neuroscience","DOI":"10.1038/s41593-019-0548-3","ISSN":"1546-1726","issue":"1","language":"en","note":"number: 1\npublisher: Nature Publishing Group","page":"103-112","source":"www.nature.com","title":"Context-dependent representations of objects and space in the primate hippocampus during virtual navigation","volume":"23","author":[{"family":"Gulli","given":"Roberto A."},{"family":"Duong","given":"Lyndon R."},{"family":"Corrigan","given":"Benjamin W."},{"family":"Doucet","given":"Guillaume"},{"family":"Williams","given":"Sylvain"},{"family":"Fusi","given":"Stefano"},{"family":"Martinez-Trujillo","given":"Julio C."}],"issued":{"date-parts":[["2020",1]]}}},{"id":2129,"uris":["http://zotero.org/users/5885257/items/SYPAMP5I"],"uri":["http://zotero.org/users/5885257/items/SYPAMP5I"],"itemData":{"id":2129,"type":"article-journal","abstract":"The mechanisms for pattern completion and pattern separation are described in the context of a theory of hippocampal function in which the hippocampal CA3 system operates as a single attractor or autoassociation network to enable rapid, one-trial, associations between any spatial location (place in rodents, or spatial view in primates) and an object or reward, and to provide for completion of the whole memory during recall from any part. The factors important in the pattern completion in CA3 together with a large number of independent memories stored in CA3 include a sparse distributed representation which is enhanced by the graded firing rates of CA3 neurons, representations that are independent due to the randomizing effect of the mossy fibers, heterosynaptic long-term depression as well as long-term potentiation in the recurrent collateral synapses, and diluted connectivity to minimize the number of multiple synapses between any pair of CA3 neurons which otherwise distort the basins of attraction. Recall of information from CA3 is implemented by the entorhinal cortex perforant path synapses to CA3 cells, which acting as a pattern associator allow some pattern generalization. Pattern separation is performed in the dentate granule cells using competitive learning to convert grid-like entorhinal cortex firing to place-like fields. Pattern separation in CA3, which is important for completion of any one of the stored patterns from a fragment, is provided for by the randomizing effect of the mossy fiber synapses to which neurogenesis may contribute, by the large number of dentate granule cells each with a sparse representation, and by the sparse independent representations in CA3. Recall to the neocortex is achieved by a reverse hierarchical series of pattern association networks implemented by the hippocampo-cortical backprojections, each one of which performs some pattern generalization, to retrieve a complete pattern of cortical firing in higher-order cortical areas","container-title":"Frontiers in Systems Neuroscience","DOI":"10.3389/fnsys.2013.00074","ISSN":"1662-5137","journalAbbreviation":"Front. Syst. Neurosci.","language":"English","note":"publisher: Frontiers","source":"Frontiers","title":"The mechanisms for pattern completion and pattern separation in the hippocampus","URL":"https://www.frontiersin.org/articles/10.3389/fnsys.2013.00074/full","volume":"7","author":[{"family":"Rolls","given":"Edmund"}],"accessed":{"date-parts":[["2020",12,1]]},"issued":{"date-parts":[["2013"]]}}},{"id":2127,"uris":["http://zotero.org/users/5885257/items/ENHFDS68"],"uri":["http://zotero.org/users/5885257/items/ENHFDS68"],"itemData":{"id":2127,"type":"article-journal","container-title":"Behavioral Neuroscience","DOI":"10.1037/0735-7044.113.5.867","ISSN":"1939-0084","issue":"5","note":"publisher: US: American Psychological Association","page":"867","source":"psycnet.apa.org","title":"Contextual fear conditioning, conjunctive representations, pattern completion, and the hippocampus.","volume":"113","author":[{"family":"Rudy","given":"Jerry W."},{"family":"O'Reilly","given":"Randall C."}],"issued":{"literal":"19991201"}}}],"schema":"https://github.com/citation-style-language/schema/raw/master/csl-citation.json"} </w:instrText>
      </w:r>
      <w:r w:rsidRPr="007C10E6">
        <w:rPr>
          <w:rFonts w:ascii="Arial" w:hAnsi="Arial" w:cs="Arial"/>
          <w:sz w:val="22"/>
          <w:szCs w:val="22"/>
        </w:rPr>
        <w:fldChar w:fldCharType="separate"/>
      </w:r>
      <w:r w:rsidR="001B1BB5" w:rsidRPr="001B1BB5">
        <w:rPr>
          <w:rFonts w:ascii="Arial" w:hAnsi="Arial" w:cs="Arial"/>
          <w:sz w:val="22"/>
        </w:rPr>
        <w:t>[13, 18–22]</w:t>
      </w:r>
      <w:r w:rsidRPr="007C10E6">
        <w:rPr>
          <w:rFonts w:ascii="Arial" w:hAnsi="Arial" w:cs="Arial"/>
          <w:sz w:val="22"/>
          <w:szCs w:val="22"/>
        </w:rPr>
        <w:fldChar w:fldCharType="end"/>
      </w:r>
      <w:r>
        <w:rPr>
          <w:rFonts w:ascii="Arial" w:hAnsi="Arial" w:cs="Arial"/>
          <w:sz w:val="22"/>
          <w:szCs w:val="22"/>
        </w:rPr>
        <w:t xml:space="preserve"> and </w:t>
      </w:r>
      <w:r w:rsidRPr="007C10E6">
        <w:rPr>
          <w:rFonts w:ascii="Arial" w:hAnsi="Arial" w:cs="Arial"/>
          <w:sz w:val="22"/>
          <w:szCs w:val="22"/>
        </w:rPr>
        <w:t xml:space="preserve">dorsolateral prefrontal cortex (DLPFC) </w:t>
      </w:r>
      <w:r w:rsidRPr="007C10E6">
        <w:rPr>
          <w:rFonts w:ascii="Arial" w:hAnsi="Arial" w:cs="Arial"/>
          <w:sz w:val="22"/>
          <w:szCs w:val="22"/>
        </w:rPr>
        <w:fldChar w:fldCharType="begin"/>
      </w:r>
      <w:r w:rsidR="001B1BB5">
        <w:rPr>
          <w:rFonts w:ascii="Arial" w:hAnsi="Arial" w:cs="Arial"/>
          <w:sz w:val="22"/>
          <w:szCs w:val="22"/>
        </w:rPr>
        <w:instrText xml:space="preserve"> ADDIN ZOTERO_ITEM CSL_CITATION {"citationID":"oFTVFRfp","properties":{"formattedCitation":"[1, 3, 23\\uc0\\u8211{}27]","plainCitation":"[1, 3, 23–27]","noteIndex":0},"citationItems":[{"id":1804,"uris":["http://zotero.org/users/5885257/items/2WVXC3PS"],"uri":["http://zotero.org/users/5885257/items/2WVXC3PS"],"itemData":{"id":1804,"type":"article-journal","container-title":"Neuron","issue":"4","journalAbbreviation":"Neuron","note":"publisher: Elsevier","page":"869--881","title":"Abstract context representations in primate amygdala and prefrontal cortex","volume":"87","author":[{"family":"Saez","given":"A"},{"family":"Rigotti","given":"M"},{"family":"Ostojic","given":"S"},{"family":"Fusi","given":"S"},{"family":"Salzman","given":"CD"}],"issued":{"date-parts":[["2015"]]}}},{"id":1801,"uris":["http://zotero.org/users/5885257/items/JPTLNXPA"],"uri":["http://zotero.org/users/5885257/items/JPTLNXPA"],"itemData":{"id":1801,"type":"article-journal","container-title":"Nature","issue":"6840","journalAbbreviation":"Nature","note":"publisher: Nature Publishing Group","page":"953--956","title":"Single neurons in prefrontal cortex encode abstract rules","volume":"411","author":[{"family":"Wallis","given":"Jonathan D"},{"family":"Anderson","given":"Kathleen C"},{"family":"Miller","given":"Earl K"}],"issued":{"date-parts":[["2001"]]}}},{"id":1794,"uris":["http://zotero.org/users/5885257/items/BSH4BCMA"],"uri":["http://zotero.org/users/5885257/items/BSH4BCMA"],"itemData":{"id":1794,"type":"article-journal","container-title":"Neuron","issue":"2","journalAbbreviation":"Neuron","note":"publisher: Elsevier","page":"243--249","title":"Differences between neural activity in prefrontal cortex and striatum during learning of novel abstract categories","volume":"71","author":[{"family":"Antzoulatos","given":"Evan G"},{"family":"Miller","given":"Earl K"}],"issued":{"date-parts":[["2011"]]}}},{"id":1984,"uris":["http://zotero.org/groups/2561435/items/N34NZHGL"],"uri":["http://zotero.org/groups/2561435/items/N34NZHGL"],"itemData":{"id":1984,"type":"article-journal","abstract":"The prefrontal cortex has long been suspected to play an important role in cognitive control, in the ability to orchestrate thought and action in accordance with internal goals. Its neural basis, however, has remained a mystery. Here, we propose that cognitive control stems from the active maintenance of patterns of activity in the prefrontal cortex that represent goals and the means to achieve them. They provide bias signals to other brain structures whose net effect is to guide the flow of activity along neural pathways that establish the proper mappings between inputs, internal states, and outputs needed to perform a given task. We review neurophysiological, neurobiological, neuroimaging, and computational studies that support this theory and discuss its implications as well as further issues to be addressed","container-title":"Annual Review of Neuroscience","DOI":"10.1146/annurev.neuro.24.1.167","ISSN":"0147-006X","journalAbbreviation":"Annu. Rev. Neurosci.","language":"eng","note":"PMID: 11283309","page":"167-202","source":"PubMed","title":"An integrative theory of prefrontal cortex function","volume":"24","author":[{"family":"Miller","given":"E. K."},{"family":"Cohen","given":"J. D."}],"issued":{"date-parts":[["2001"]]}}},{"id":2142,"uris":["http://zotero.org/users/5885257/items/X25VNH9Z"],"uri":["http://zotero.org/users/5885257/items/X25VNH9Z"],"itemData":{"id":2142,"type":"article-journal","abstract":"Prefrontal cortex is thought to have a fundamental role in flexible, context-dependent behaviour, but the exact nature of the computations underlying this role remains largely unknown. In particular, individual prefrontal neurons often generate remarkably complex responses that defy deep understanding of their contribution to behaviour. Here we study prefrontal cortex activity in macaque monkeys trained to flexibly select and integrate noisy sensory inputs towards a choice. We find that the observed complexity and functional roles of single neurons are readily understood in the framework of a dynamical process unfolding at the level of the population. The population dynamics can be reproduced by a trained recurrent neural network, which suggests a previously unknown mechanism for selection and integration of task-relevant inputs. This mechanism indicates that selection and integration are two aspects of a single dynamical process unfolding within the same prefrontal circuits, and potentially provides a novel, general framework for understanding context-dependent computations.","container-title":"Nature","DOI":"10.1038/nature12742","ISSN":"1476-4687","issue":"7474","language":"en","note":"number: 7474\npublisher: Nature Publishing Group","page":"78-84","source":"www.nature.com","title":"Context-dependent computation by recurrent dynamics in prefrontal cortex","volume":"503","author":[{"family":"Mante","given":"Valerio"},{"family":"Sussillo","given":"David"},{"family":"Shenoy","given":"Krishna V."},{"family":"Newsome","given":"William T."}],"issued":{"date-parts":[["2013",11]]}}},{"id":2554,"uris":["http://zotero.org/users/5885257/items/FQ6XXDBB"],"uri":["http://zotero.org/users/5885257/items/FQ6XXDBB"],"itemData":{"id":2554,"type":"article-journal","abstract":"Reinforcement learning allows organisms to predict future outcomes and to update their beliefs about value in the world. The dorsal-lateral prefrontal cortex (dlPFC) integrates information carried by reward circuits, which can be used to infer the current state of the world under uncertainty. Here, we explored the dlPFC computations related to updating current beliefs during stochastic reversal learning. We recorded the activity of populations up to 1,000 neurons, simultaneously, in two male macaques while they executed a two-armed bandit reversal learning task. Behavioral analyses using a Bayesian framework showed that animals inferred reversals and switched their choice preference rapidly, rather than slowly updating choice values, consistent with state inference. Furthermore, dlPFC neural populations accurately encoded choice preference switches. These results suggest that prefrontal neurons dynamically encode decisions associated with Bayesian subjective values, highlighting the role of the PFC in representing a belief about the current state of the world.","container-title":"Neuron","DOI":"10.1016/j.neuron.2020.03.024","ISSN":"0896-6273","issue":"6","journalAbbreviation":"Neuron","language":"en","page":"1044-1054.e4","source":"ScienceDirect","title":"Prefrontal Cortex Predicts State Switches during Reversal Learning","volume":"106","author":[{"family":"Bartolo","given":"Ramon"},{"family":"Averbeck","given":"Bruno B."}],"issued":{"date-parts":[["2020",6,17]]}}},{"id":1748,"uris":["http://zotero.org/users/5885257/items/R56EQSX3"],"uri":["http://zotero.org/users/5885257/items/R56EQSX3"],"itemData":{"id":1748,"type":"article-journal","abstract":"The largest part of the primate prefrontal cortex has no homolog in other mammals. Accordingly, it probably confers some advantage that other mammals either lack or attain through the function of other structures. Yet, this advantage remains enigmatic. This is not so for other parts of the cortex. For example, certain visual areas encode, represent and store knowledge about objects. By analogy, perhaps the primate prefrontal cortex encodes, represents and stores knowledge about behaviors, including the consequences of doing (or not doing) something in complex and challenging situations. The long list of functions often attributed to the prefrontal cortex could contribute to knowing what to do and what will happen when rare risks arise or outstanding opportunities knock.","container-title":"Trends in Neurosciences","DOI":"10.1016/j.tins.2008.08.008","ISSN":"0166-2236","issue":"12","journalAbbreviation":"Trends in Neurosciences","language":"en","page":"599-608","source":"ScienceDirect","title":"Forward frontal fields: phylogeny and fundamental function","title-short":"Forward frontal fields","volume":"31","author":[{"family":"Wise","given":"Steven P."}],"issued":{"date-parts":[["2008",12,1]]}}}],"schema":"https://github.com/citation-style-language/schema/raw/master/csl-citation.json"} </w:instrText>
      </w:r>
      <w:r w:rsidRPr="007C10E6">
        <w:rPr>
          <w:rFonts w:ascii="Arial" w:hAnsi="Arial" w:cs="Arial"/>
          <w:sz w:val="22"/>
          <w:szCs w:val="22"/>
        </w:rPr>
        <w:fldChar w:fldCharType="separate"/>
      </w:r>
      <w:r w:rsidR="001B1BB5" w:rsidRPr="001B1BB5">
        <w:rPr>
          <w:rFonts w:ascii="Arial" w:hAnsi="Arial" w:cs="Arial"/>
          <w:sz w:val="22"/>
        </w:rPr>
        <w:t>[1, 3, 23–27]</w:t>
      </w:r>
      <w:r w:rsidRPr="007C10E6">
        <w:rPr>
          <w:rFonts w:ascii="Arial" w:hAnsi="Arial" w:cs="Arial"/>
          <w:sz w:val="22"/>
          <w:szCs w:val="22"/>
        </w:rPr>
        <w:fldChar w:fldCharType="end"/>
      </w:r>
      <w:r>
        <w:rPr>
          <w:rFonts w:ascii="Arial" w:hAnsi="Arial" w:cs="Arial"/>
          <w:sz w:val="22"/>
          <w:szCs w:val="22"/>
        </w:rPr>
        <w:t xml:space="preserve"> to elucidate the unique computational roles of each area in mediating these different forms of flexible behavior.</w:t>
      </w:r>
    </w:p>
    <w:p w14:paraId="0B05D7DC" w14:textId="0F6D6347" w:rsidR="007F4A00" w:rsidRDefault="007F4A00" w:rsidP="007F4A00">
      <w:pPr>
        <w:ind w:firstLine="360"/>
        <w:jc w:val="both"/>
        <w:rPr>
          <w:rFonts w:ascii="Arial" w:hAnsi="Arial" w:cs="Arial"/>
          <w:sz w:val="22"/>
          <w:szCs w:val="22"/>
        </w:rPr>
      </w:pPr>
      <w:r>
        <w:rPr>
          <w:rFonts w:ascii="Arial" w:hAnsi="Arial" w:cs="Arial"/>
          <w:sz w:val="22"/>
          <w:szCs w:val="22"/>
        </w:rPr>
        <w:t xml:space="preserve">Recent work examining the </w:t>
      </w:r>
      <w:r w:rsidRPr="00E03968">
        <w:rPr>
          <w:rFonts w:ascii="Arial" w:hAnsi="Arial" w:cs="Arial"/>
          <w:sz w:val="22"/>
          <w:szCs w:val="22"/>
          <w:u w:val="single"/>
        </w:rPr>
        <w:t>geometry of neural representations</w:t>
      </w:r>
      <w:r>
        <w:rPr>
          <w:rFonts w:ascii="Arial" w:hAnsi="Arial" w:cs="Arial"/>
          <w:sz w:val="22"/>
          <w:szCs w:val="22"/>
        </w:rPr>
        <w:t xml:space="preserve"> has provided new analytical tools to characterize the computational capabilities of a neural ensemble in mediating these two forms of flexible behavior.  Neural representations here refer to a population’s response across different experimental conditions, and geometry refers to the pattern of activity across the population of neurons as a function of experimental conditions </w:t>
      </w:r>
      <w:r w:rsidRPr="00AF1D54">
        <w:rPr>
          <w:rFonts w:ascii="Arial" w:hAnsi="Arial" w:cs="Arial"/>
          <w:sz w:val="22"/>
          <w:szCs w:val="22"/>
        </w:rPr>
        <w:fldChar w:fldCharType="begin"/>
      </w:r>
      <w:r w:rsidR="001B1BB5">
        <w:rPr>
          <w:rFonts w:ascii="Arial" w:hAnsi="Arial" w:cs="Arial"/>
          <w:sz w:val="22"/>
          <w:szCs w:val="22"/>
        </w:rPr>
        <w:instrText xml:space="preserve"> ADDIN ZOTERO_ITEM CSL_CITATION {"citationID":"nYFyFwrr","properties":{"formattedCitation":"[2, 17, 28]","plainCitation":"[2, 17, 28]","noteIndex":0},"citationItems":[{"id":"AqMOTauj/hUTCmMyW","uris":["http://zotero.org/users/5885257/items/3HFW55VS"],"uri":["http://zotero.org/users/5885257/items/3HFW55VS"],"itemData":{"id":2131,"type":"article-journal","abstract":"The curse of dimensionality plagues models of reinforcement learning and decision making. The process of abstraction solves this by constructing variables describing features shared by different instances, reducing dimensionality and enabling generalization in novel situations. Here, we characterized neural representations in monkeys performing a task described by different hidden and explicit variables. Abstraction was defined operationally using the generalization performance of neural decoders across task conditions not used for training, which requires a particular geometry of neural representations. Neural ensembles in prefrontal cortex, hippocampus, and simulated neural networks simultaneously represented multiple variables in a geometry reflecting abstraction but that still allowed a linear classifier to decode a large number of other variables (high shattering dimensionality). Furthermore, this geometry changed in relation to task events and performance. These findings elucidate how the brain and artificial systems represent variables in an abstract format while preserving the advantages conferred by high shattering dimensionality.","container-title":"Cell","DOI":"10.1016/j.cell.2020.09.031","ISSN":"0092-8674","issue":"4","journalAbbreviation":"Cell","language":"en","page":"954-967.e21","source":"ScienceDirect","title":"The Geometry of Abstraction in the Hippocampus and Prefrontal Cortex","volume":"183","author":[{"family":"Bernardi","given":"Silvia"},{"family":"Benna","given":"Marcus K."},{"family":"Rigotti","given":"Mattia"},{"family":"Munuera","given":"Jérôme"},{"family":"Fusi","given":"Stefano"},{"family":"Salzman","given":"C. Daniel"}],"issued":{"date-parts":[["2020",11,12]]}}},{"id":2145,"uris":["http://zotero.org/users/5885257/items/HBFCG8SC"],"uri":["http://zotero.org/users/5885257/items/HBFCG8SC"],"itemData":{"id":2145,"type":"article-journal","abstract":"Cognitive control allows us to think and behave flexibly based on our context and goals. At the heart of theories of cognitive control is a control representation that enables the same input to produce different outputs contingent on contextual factors. In this review, we focus on an important property of the control representation’s neural code: its representational dimensionality. Dimensionality of a neural representation balances a basic separability/generalizability trade-off in neural computation. We will discuss the implications of this trade-off for cognitive control. We will then briefly review current neuroscience findings regarding the dimensionality of control representations in the brain, particularly the prefrontal cortex. We conclude by highlighting open questions and crucial directions for future research.","container-title":"Current Opinion in Behavioral Sciences","DOI":"10.1016/j.cobeha.2020.07.002","ISSN":"2352-1546","journalAbbreviation":"Current Opinion in Behavioral Sciences","language":"en","page":"20-28","source":"ScienceDirect","title":"The dimensionality of neural representations for control","volume":"38","author":[{"family":"Badre","given":"David"},{"family":"Bhandari","given":"Apoorva"},{"family":"Keglovits","given":"Haley"},{"family":"Kikumoto","given":"Atsushi"}],"issued":{"date-parts":[["2021",4,1]]}}},{"id":2134,"uris":["http://zotero.org/users/5885257/items/AH3UY4GU"],"uri":["http://zotero.org/users/5885257/items/AH3UY4GU"],"itemData":{"id":2134,"type":"article-journal","abstract":"•\n              Representational geometry is a framework that enables us to relate brain, computation, and cognition.\n            \n            \n              •\n              Representations in brains and models can be characterized by representational distance matrices.\n            \n            \n              •\n              Distance matrices can be readily compared to test computational models.\n            \n            \n              •\n              We review recent insights into perception, cognition, memory, and action and discuss current challenges.\n            \n          \n        , The cognitive concept of representation plays a key role in theories of brain information processing. However, linking neuronal activity to representational content and cognitive theory remains challenging. Recent studies have characterized the representational geometry of neural population codes by means of representational distance matrices, enabling researchers to compare representations across stages of processing and to test cognitive and computational theories. Representational geometry provides a useful intermediate level of description, capturing both the information represented in a neuronal population code and the format in which it is represented. We review recent insights gained with this approach in perception, memory, cognition, and action. Analyses of representational geometry can compare representations between models and the brain, and promise to explain brain computation as transformation of representational similarity structure.","container-title":"Trends in Cognitive Sciences","DOI":"10.1016/j.tics.2013.06.007","ISSN":"1364-6613","issue":"8","journalAbbreviation":"Trends Cogn Sci","note":"PMID: 23876494\nPMCID: PMC3730178","page":"401-412","source":"PubMed Central","title":"Representational geometry: integrating cognition, computation, and the brain","title-short":"Representational geometry","volume":"17","author":[{"family":"Kriegeskorte","given":"Nikolaus"},{"family":"Kievit","given":"Rogier A."}],"issued":{"date-parts":[["2013",8]]}}}],"schema":"https://github.com/citation-style-language/schema/raw/master/csl-citation.json"} </w:instrText>
      </w:r>
      <w:r w:rsidRPr="00AF1D54">
        <w:rPr>
          <w:rFonts w:ascii="Arial" w:hAnsi="Arial" w:cs="Arial"/>
          <w:sz w:val="22"/>
          <w:szCs w:val="22"/>
        </w:rPr>
        <w:fldChar w:fldCharType="separate"/>
      </w:r>
      <w:r w:rsidR="001B1BB5">
        <w:rPr>
          <w:rFonts w:ascii="Arial" w:hAnsi="Arial" w:cs="Arial"/>
          <w:sz w:val="22"/>
          <w:szCs w:val="22"/>
        </w:rPr>
        <w:t>[2, 17, 28]</w:t>
      </w:r>
      <w:r w:rsidRPr="00AF1D54">
        <w:rPr>
          <w:rFonts w:ascii="Arial" w:hAnsi="Arial" w:cs="Arial"/>
          <w:sz w:val="22"/>
          <w:szCs w:val="22"/>
        </w:rPr>
        <w:fldChar w:fldCharType="end"/>
      </w:r>
      <w:r w:rsidRPr="00E812CD">
        <w:rPr>
          <w:rFonts w:ascii="Arial" w:hAnsi="Arial" w:cs="Arial"/>
          <w:sz w:val="22"/>
          <w:szCs w:val="22"/>
        </w:rPr>
        <w:t>.</w:t>
      </w:r>
      <w:r>
        <w:rPr>
          <w:rFonts w:ascii="Arial" w:hAnsi="Arial" w:cs="Arial"/>
          <w:sz w:val="22"/>
          <w:szCs w:val="22"/>
        </w:rPr>
        <w:t xml:space="preserve"> With experimental data</w:t>
      </w:r>
      <w:r w:rsidRPr="00E812CD">
        <w:rPr>
          <w:rFonts w:ascii="Arial" w:hAnsi="Arial" w:cs="Arial"/>
          <w:sz w:val="22"/>
          <w:szCs w:val="22"/>
        </w:rPr>
        <w:t xml:space="preserve"> </w:t>
      </w:r>
      <w:r>
        <w:rPr>
          <w:rFonts w:ascii="Arial" w:hAnsi="Arial" w:cs="Arial"/>
          <w:sz w:val="22"/>
          <w:szCs w:val="22"/>
        </w:rPr>
        <w:t>these geometric patterns can be visualized by</w:t>
      </w:r>
      <w:r w:rsidRPr="00E812CD">
        <w:rPr>
          <w:rFonts w:ascii="Arial" w:hAnsi="Arial" w:cs="Arial"/>
          <w:sz w:val="22"/>
          <w:szCs w:val="22"/>
        </w:rPr>
        <w:t xml:space="preserve"> </w:t>
      </w:r>
      <w:r>
        <w:rPr>
          <w:rFonts w:ascii="Arial" w:hAnsi="Arial" w:cs="Arial"/>
          <w:sz w:val="22"/>
          <w:szCs w:val="22"/>
        </w:rPr>
        <w:t xml:space="preserve">plotting each experimental condition as a point in an </w:t>
      </w:r>
      <m:oMath>
        <m:r>
          <w:rPr>
            <w:rFonts w:ascii="Cambria Math" w:eastAsia="Times New Roman" w:hAnsi="Cambria Math" w:cs="Arial"/>
            <w:color w:val="000000"/>
            <w:sz w:val="22"/>
            <w:szCs w:val="22"/>
            <w:shd w:val="clear" w:color="auto" w:fill="FFFFFF"/>
          </w:rPr>
          <m:t>n</m:t>
        </m:r>
      </m:oMath>
      <w:r w:rsidRPr="00E812CD">
        <w:rPr>
          <w:rFonts w:ascii="Arial" w:eastAsia="Times New Roman" w:hAnsi="Arial" w:cs="Arial"/>
          <w:color w:val="000000"/>
          <w:sz w:val="22"/>
          <w:szCs w:val="22"/>
          <w:shd w:val="clear" w:color="auto" w:fill="FFFFFF"/>
        </w:rPr>
        <w:t>-dimension</w:t>
      </w:r>
      <w:r>
        <w:rPr>
          <w:rFonts w:ascii="Arial" w:eastAsia="Times New Roman" w:hAnsi="Arial" w:cs="Arial"/>
          <w:color w:val="000000"/>
          <w:sz w:val="22"/>
          <w:szCs w:val="22"/>
          <w:shd w:val="clear" w:color="auto" w:fill="FFFFFF"/>
        </w:rPr>
        <w:t>al plot. Each dimension c</w:t>
      </w:r>
      <w:r w:rsidRPr="00E812CD">
        <w:rPr>
          <w:rFonts w:ascii="Arial" w:eastAsia="Times New Roman" w:hAnsi="Arial" w:cs="Arial"/>
          <w:color w:val="000000"/>
          <w:sz w:val="22"/>
          <w:szCs w:val="22"/>
          <w:shd w:val="clear" w:color="auto" w:fill="FFFFFF"/>
        </w:rPr>
        <w:t>orrespond</w:t>
      </w:r>
      <w:r>
        <w:rPr>
          <w:rFonts w:ascii="Arial" w:eastAsia="Times New Roman" w:hAnsi="Arial" w:cs="Arial"/>
          <w:color w:val="000000"/>
          <w:sz w:val="22"/>
          <w:szCs w:val="22"/>
          <w:shd w:val="clear" w:color="auto" w:fill="FFFFFF"/>
        </w:rPr>
        <w:t>s</w:t>
      </w:r>
      <w:r w:rsidRPr="00E812CD">
        <w:rPr>
          <w:rFonts w:ascii="Arial" w:eastAsia="Times New Roman" w:hAnsi="Arial" w:cs="Arial"/>
          <w:color w:val="000000"/>
          <w:sz w:val="22"/>
          <w:szCs w:val="22"/>
          <w:shd w:val="clear" w:color="auto" w:fill="FFFFFF"/>
        </w:rPr>
        <w:t xml:space="preserve"> to the </w:t>
      </w:r>
      <w:r>
        <w:rPr>
          <w:rFonts w:ascii="Arial" w:eastAsia="Times New Roman" w:hAnsi="Arial" w:cs="Arial"/>
          <w:color w:val="000000"/>
          <w:sz w:val="22"/>
          <w:szCs w:val="22"/>
          <w:shd w:val="clear" w:color="auto" w:fill="FFFFFF"/>
        </w:rPr>
        <w:t>activity</w:t>
      </w:r>
      <w:r w:rsidRPr="00E812CD">
        <w:rPr>
          <w:rFonts w:ascii="Arial" w:eastAsia="Times New Roman" w:hAnsi="Arial" w:cs="Arial"/>
          <w:color w:val="000000"/>
          <w:sz w:val="22"/>
          <w:szCs w:val="22"/>
          <w:shd w:val="clear" w:color="auto" w:fill="FFFFFF"/>
        </w:rPr>
        <w:t xml:space="preserve"> of </w:t>
      </w:r>
      <w:r>
        <w:rPr>
          <w:rFonts w:ascii="Arial" w:eastAsia="Times New Roman" w:hAnsi="Arial" w:cs="Arial"/>
          <w:color w:val="000000"/>
          <w:sz w:val="22"/>
          <w:szCs w:val="22"/>
          <w:shd w:val="clear" w:color="auto" w:fill="FFFFFF"/>
        </w:rPr>
        <w:t>a single</w:t>
      </w:r>
      <w:r w:rsidRPr="00E812CD">
        <w:rPr>
          <w:rFonts w:ascii="Arial" w:eastAsia="Times New Roman" w:hAnsi="Arial" w:cs="Arial"/>
          <w:color w:val="000000"/>
          <w:sz w:val="22"/>
          <w:szCs w:val="22"/>
          <w:shd w:val="clear" w:color="auto" w:fill="FFFFFF"/>
        </w:rPr>
        <w:t xml:space="preserve"> neuron</w:t>
      </w:r>
      <w:r>
        <w:rPr>
          <w:rFonts w:ascii="Arial" w:eastAsia="Times New Roman" w:hAnsi="Arial" w:cs="Arial"/>
          <w:color w:val="000000"/>
          <w:sz w:val="22"/>
          <w:szCs w:val="22"/>
          <w:shd w:val="clear" w:color="auto" w:fill="FFFFFF"/>
        </w:rPr>
        <w:t xml:space="preserve"> in the population</w:t>
      </w:r>
      <w:r w:rsidRPr="00E812CD">
        <w:rPr>
          <w:rFonts w:ascii="Arial" w:eastAsia="Times New Roman" w:hAnsi="Arial" w:cs="Arial"/>
          <w:color w:val="000000"/>
          <w:sz w:val="22"/>
          <w:szCs w:val="22"/>
          <w:shd w:val="clear" w:color="auto" w:fill="FFFFFF"/>
        </w:rPr>
        <w:t xml:space="preserve">, </w:t>
      </w:r>
      <w:r>
        <w:rPr>
          <w:rFonts w:ascii="Arial" w:eastAsia="Times New Roman" w:hAnsi="Arial" w:cs="Arial"/>
          <w:color w:val="000000"/>
          <w:sz w:val="22"/>
          <w:szCs w:val="22"/>
          <w:shd w:val="clear" w:color="auto" w:fill="FFFFFF"/>
        </w:rPr>
        <w:t>so the location of each point corresponds to the activity of each neuron in the population plotted against each other for a given condition</w:t>
      </w:r>
      <w:r>
        <w:rPr>
          <w:rFonts w:ascii="Arial" w:hAnsi="Arial" w:cs="Arial"/>
          <w:sz w:val="22"/>
          <w:szCs w:val="22"/>
        </w:rPr>
        <w:t xml:space="preserve">. </w:t>
      </w:r>
      <w:r w:rsidRPr="00A735E5">
        <w:rPr>
          <w:rFonts w:ascii="Arial" w:hAnsi="Arial" w:cs="Arial"/>
          <w:b/>
          <w:bCs/>
          <w:sz w:val="22"/>
          <w:szCs w:val="22"/>
          <w:u w:val="single"/>
        </w:rPr>
        <w:t>Type 1</w:t>
      </w:r>
      <w:r w:rsidRPr="002B725D">
        <w:rPr>
          <w:rFonts w:ascii="Arial" w:hAnsi="Arial" w:cs="Arial"/>
          <w:sz w:val="22"/>
          <w:szCs w:val="22"/>
          <w:u w:val="single"/>
        </w:rPr>
        <w:t xml:space="preserve"> </w:t>
      </w:r>
      <w:r>
        <w:rPr>
          <w:rFonts w:ascii="Arial" w:hAnsi="Arial" w:cs="Arial"/>
          <w:sz w:val="22"/>
          <w:szCs w:val="22"/>
          <w:u w:val="single"/>
        </w:rPr>
        <w:t>flexibility requires</w:t>
      </w:r>
      <w:r w:rsidRPr="002B725D">
        <w:rPr>
          <w:rFonts w:ascii="Arial" w:hAnsi="Arial" w:cs="Arial"/>
          <w:sz w:val="22"/>
          <w:szCs w:val="22"/>
          <w:u w:val="single"/>
        </w:rPr>
        <w:t xml:space="preserve"> a geometry </w:t>
      </w:r>
      <w:r>
        <w:rPr>
          <w:rFonts w:ascii="Arial" w:hAnsi="Arial" w:cs="Arial"/>
          <w:sz w:val="22"/>
          <w:szCs w:val="22"/>
          <w:u w:val="single"/>
        </w:rPr>
        <w:t>in which many input-output computations can be implemented, i.e., many responses can be generated given complex combinations of inputs</w:t>
      </w:r>
      <w:r>
        <w:rPr>
          <w:rFonts w:ascii="Arial" w:hAnsi="Arial" w:cs="Arial"/>
          <w:sz w:val="22"/>
          <w:szCs w:val="22"/>
        </w:rPr>
        <w:t xml:space="preserve">. These representations enable Type 1 flexibility by allowing for </w:t>
      </w:r>
      <w:r w:rsidRPr="00E54F69">
        <w:rPr>
          <w:rFonts w:ascii="Arial" w:hAnsi="Arial" w:cs="Arial"/>
          <w:sz w:val="22"/>
          <w:szCs w:val="22"/>
        </w:rPr>
        <w:t xml:space="preserve">context-dependent adjustments </w:t>
      </w:r>
      <w:r>
        <w:rPr>
          <w:rFonts w:ascii="Arial" w:hAnsi="Arial" w:cs="Arial"/>
          <w:sz w:val="22"/>
          <w:szCs w:val="22"/>
        </w:rPr>
        <w:t>in how information is read out.</w:t>
      </w:r>
      <w:r w:rsidRPr="007428F7">
        <w:rPr>
          <w:rFonts w:ascii="Arial" w:hAnsi="Arial" w:cs="Arial"/>
          <w:sz w:val="22"/>
          <w:szCs w:val="22"/>
        </w:rPr>
        <w:t xml:space="preserve"> </w:t>
      </w:r>
      <w:r w:rsidRPr="00572F02">
        <w:rPr>
          <w:rFonts w:ascii="Arial" w:hAnsi="Arial" w:cs="Arial"/>
          <w:b/>
          <w:bCs/>
          <w:sz w:val="22"/>
          <w:szCs w:val="22"/>
          <w:u w:val="single"/>
        </w:rPr>
        <w:t>Type 2</w:t>
      </w:r>
      <w:r w:rsidRPr="00572F02">
        <w:rPr>
          <w:rFonts w:ascii="Arial" w:hAnsi="Arial" w:cs="Arial"/>
          <w:sz w:val="22"/>
          <w:szCs w:val="22"/>
          <w:u w:val="single"/>
        </w:rPr>
        <w:t xml:space="preserve"> </w:t>
      </w:r>
      <w:r>
        <w:rPr>
          <w:rFonts w:ascii="Arial" w:hAnsi="Arial" w:cs="Arial"/>
          <w:sz w:val="22"/>
          <w:szCs w:val="22"/>
          <w:u w:val="single"/>
        </w:rPr>
        <w:t>flexibility requires</w:t>
      </w:r>
      <w:r w:rsidRPr="00572F02">
        <w:rPr>
          <w:rFonts w:ascii="Arial" w:hAnsi="Arial" w:cs="Arial"/>
          <w:sz w:val="22"/>
          <w:szCs w:val="22"/>
          <w:u w:val="single"/>
        </w:rPr>
        <w:t xml:space="preserve"> a geometry</w:t>
      </w:r>
      <w:r>
        <w:rPr>
          <w:rFonts w:ascii="Arial" w:hAnsi="Arial" w:cs="Arial"/>
          <w:sz w:val="22"/>
          <w:szCs w:val="22"/>
          <w:u w:val="single"/>
        </w:rPr>
        <w:t xml:space="preserve"> that enables generalization from familiar situations to novel ones. This can be achieved if a linear decoder trained to read out the value of a variable in familiar situations can be used to correctly read out the variable in novel situations.</w:t>
      </w:r>
      <w:r w:rsidRPr="00166C24">
        <w:rPr>
          <w:rFonts w:ascii="Arial" w:hAnsi="Arial" w:cs="Arial"/>
          <w:sz w:val="22"/>
          <w:szCs w:val="22"/>
        </w:rPr>
        <w:t xml:space="preserve"> </w:t>
      </w:r>
      <w:r>
        <w:rPr>
          <w:rFonts w:ascii="Arial" w:hAnsi="Arial" w:cs="Arial"/>
          <w:sz w:val="22"/>
          <w:szCs w:val="22"/>
        </w:rPr>
        <w:t xml:space="preserve">Two measures of the geometry of representations have been proposed to capture these relationships </w:t>
      </w:r>
      <w:r>
        <w:rPr>
          <w:rFonts w:ascii="Arial" w:hAnsi="Arial" w:cs="Arial"/>
          <w:sz w:val="22"/>
          <w:szCs w:val="22"/>
        </w:rPr>
        <w:fldChar w:fldCharType="begin"/>
      </w:r>
      <w:r>
        <w:rPr>
          <w:rFonts w:ascii="Arial" w:hAnsi="Arial" w:cs="Arial"/>
          <w:sz w:val="22"/>
          <w:szCs w:val="22"/>
        </w:rPr>
        <w:instrText xml:space="preserve"> ADDIN ZOTERO_ITEM CSL_CITATION {"citationID":"BRlnIDz5","properties":{"formattedCitation":"[2]","plainCitation":"[2]","noteIndex":0},"citationItems":[{"id":"AqMOTauj/hUTCmMyW","uris":["http://zotero.org/users/5885257/items/3HFW55VS"],"uri":["http://zotero.org/users/5885257/items/3HFW55VS"],"itemData":{"id":"OMoy67CV/61oVMojC","type":"article-journal","abstract":"The curse of dimensionality plagues models of reinforcement learning and decision making. The process of abstraction solves this by constructing variables describing features shared by different instances, reducing dimensionality and enabling generalization in novel situations. Here, we characterized neural representations in monkeys performing a task described by different hidden and explicit variables. Abstraction was defined operationally using the generalization performance of neural decoders across task conditions not used for training, which requires a particular geometry of neural representations. Neural ensembles in prefrontal cortex, hippocampus, and simulated neural networks simultaneously represented multiple variables in a geometry reflecting abstraction but that still allowed a linear classifier to decode a large number of other variables (high shattering dimensionality). Furthermore, this geometry changed in relation to task events and performance. These findings elucidate how the brain and artificial systems represent variables in an abstract format while preserving the advantages conferred by high shattering dimensionality.","container-title":"Cell","DOI":"10.1016/j.cell.2020.09.031","ISSN":"0092-8674","issue":"4","journalAbbreviation":"Cell","language":"en","page":"954-967.e21","source":"ScienceDirect","title":"The Geometry of Abstraction in the Hippocampus and Prefrontal Cortex","volume":"183","author":[{"family":"Bernardi","given":"Silvia"},{"family":"Benna","given":"Marcus K."},{"family":"Rigotti","given":"Mattia"},{"family":"Munuera","given":"Jérôme"},{"family":"Fusi","given":"Stefano"},{"family":"Salzman","given":"C. Daniel"}],"issued":{"date-parts":[["2020",11,12]]}}}],"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2]</w:t>
      </w:r>
      <w:r>
        <w:rPr>
          <w:rFonts w:ascii="Arial" w:hAnsi="Arial" w:cs="Arial"/>
          <w:sz w:val="22"/>
          <w:szCs w:val="22"/>
        </w:rPr>
        <w:fldChar w:fldCharType="end"/>
      </w:r>
      <w:r>
        <w:rPr>
          <w:rFonts w:ascii="Arial" w:hAnsi="Arial" w:cs="Arial"/>
          <w:sz w:val="22"/>
          <w:szCs w:val="22"/>
        </w:rPr>
        <w:t xml:space="preserve">. The first, shattering-dimensionality (SD), quantifies how many variables a linear decoder can be read out from a neural representation. The second, cross-condition generalization performance (CCGP), quantifies how well a linear decoder trained to read out a variable from </w:t>
      </w:r>
      <w:r w:rsidRPr="00880F72">
        <w:rPr>
          <w:rFonts w:ascii="Arial" w:hAnsi="Arial" w:cs="Arial"/>
          <w:i/>
          <w:iCs/>
          <w:sz w:val="22"/>
          <w:szCs w:val="22"/>
        </w:rPr>
        <w:t>some</w:t>
      </w:r>
      <w:r>
        <w:rPr>
          <w:rFonts w:ascii="Arial" w:hAnsi="Arial" w:cs="Arial"/>
          <w:sz w:val="22"/>
          <w:szCs w:val="22"/>
        </w:rPr>
        <w:t xml:space="preserve"> conditions can accurately read out the same variable from conditions </w:t>
      </w:r>
      <w:r w:rsidRPr="00252E7C">
        <w:rPr>
          <w:rFonts w:ascii="Arial" w:hAnsi="Arial" w:cs="Arial"/>
          <w:i/>
          <w:iCs/>
          <w:sz w:val="22"/>
          <w:szCs w:val="22"/>
        </w:rPr>
        <w:t>not used for training</w:t>
      </w:r>
      <w:r>
        <w:rPr>
          <w:rFonts w:ascii="Arial" w:hAnsi="Arial" w:cs="Arial"/>
          <w:i/>
          <w:iCs/>
          <w:sz w:val="22"/>
          <w:szCs w:val="22"/>
        </w:rPr>
        <w:t xml:space="preserve"> (conditions ‘novel’ to the decoder)</w:t>
      </w:r>
      <w:r>
        <w:rPr>
          <w:rFonts w:ascii="Arial" w:hAnsi="Arial" w:cs="Arial"/>
          <w:sz w:val="22"/>
          <w:szCs w:val="22"/>
        </w:rPr>
        <w:t xml:space="preserve">. HPC and DLPFC both contain </w:t>
      </w:r>
      <w:r w:rsidRPr="00E812CD">
        <w:rPr>
          <w:rFonts w:ascii="Arial" w:hAnsi="Arial" w:cs="Arial"/>
          <w:sz w:val="22"/>
          <w:szCs w:val="22"/>
        </w:rPr>
        <w:t>represent</w:t>
      </w:r>
      <w:r>
        <w:rPr>
          <w:rFonts w:ascii="Arial" w:hAnsi="Arial" w:cs="Arial"/>
          <w:sz w:val="22"/>
          <w:szCs w:val="22"/>
        </w:rPr>
        <w:t xml:space="preserve">ations that simultaneously exhibit high SD and high CCGP </w:t>
      </w:r>
      <w:r>
        <w:rPr>
          <w:rFonts w:ascii="Arial" w:hAnsi="Arial" w:cs="Arial"/>
          <w:sz w:val="22"/>
          <w:szCs w:val="22"/>
        </w:rPr>
        <w:fldChar w:fldCharType="begin"/>
      </w:r>
      <w:r>
        <w:rPr>
          <w:rFonts w:ascii="Arial" w:hAnsi="Arial" w:cs="Arial"/>
          <w:sz w:val="22"/>
          <w:szCs w:val="22"/>
        </w:rPr>
        <w:instrText xml:space="preserve"> ADDIN ZOTERO_ITEM CSL_CITATION {"citationID":"eGrIyYLv","properties":{"formattedCitation":"[2]","plainCitation":"[2]","noteIndex":0},"citationItems":[{"id":"AqMOTauj/hUTCmMyW","uris":["http://zotero.org/users/5885257/items/3HFW55VS"],"uri":["http://zotero.org/users/5885257/items/3HFW55VS"],"itemData":{"id":"OMoy67CV/61oVMojC","type":"article-journal","abstract":"The curse of dimensionality plagues models of reinforcement learning and decision making. The process of abstraction solves this by constructing variables describing features shared by different instances, reducing dimensionality and enabling generalization in novel situations. Here, we characterized neural representations in monkeys performing a task described by different hidden and explicit variables. Abstraction was defined operationally using the generalization performance of neural decoders across task conditions not used for training, which requires a particular geometry of neural representations. Neural ensembles in prefrontal cortex, hippocampus, and simulated neural networks simultaneously represented multiple variables in a geometry reflecting abstraction but that still allowed a linear classifier to decode a large number of other variables (high shattering dimensionality). Furthermore, this geometry changed in relation to task events and performance. These findings elucidate how the brain and artificial systems represent variables in an abstract format while preserving the advantages conferred by high shattering dimensionality.","container-title":"Cell","DOI":"10.1016/j.cell.2020.09.031","ISSN":"0092-8674","issue":"4","journalAbbreviation":"Cell","language":"en","page":"954-967.e21","source":"ScienceDirect","title":"The Geometry of Abstraction in the Hippocampus and Prefrontal Cortex","volume":"183","author":[{"family":"Bernardi","given":"Silvia"},{"family":"Benna","given":"Marcus K."},{"family":"Rigotti","given":"Mattia"},{"family":"Munuera","given":"Jérôme"},{"family":"Fusi","given":"Stefano"},{"family":"Salzman","given":"C. Daniel"}],"issued":{"date-parts":[["2020",11,12]]}}}],"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2]</w:t>
      </w:r>
      <w:r>
        <w:rPr>
          <w:rFonts w:ascii="Arial" w:hAnsi="Arial" w:cs="Arial"/>
          <w:sz w:val="22"/>
          <w:szCs w:val="22"/>
        </w:rPr>
        <w:fldChar w:fldCharType="end"/>
      </w:r>
      <w:r w:rsidRPr="00E812CD">
        <w:rPr>
          <w:rFonts w:ascii="Arial" w:hAnsi="Arial" w:cs="Arial"/>
          <w:sz w:val="22"/>
          <w:szCs w:val="22"/>
        </w:rPr>
        <w:t>.</w:t>
      </w:r>
      <w:r>
        <w:rPr>
          <w:rFonts w:ascii="Arial" w:hAnsi="Arial" w:cs="Arial"/>
          <w:sz w:val="22"/>
          <w:szCs w:val="22"/>
        </w:rPr>
        <w:t xml:space="preserve"> </w:t>
      </w:r>
      <w:r w:rsidRPr="00E812CD">
        <w:rPr>
          <w:rFonts w:ascii="Arial" w:hAnsi="Arial" w:cs="Arial"/>
          <w:sz w:val="22"/>
          <w:szCs w:val="22"/>
        </w:rPr>
        <w:t>However,</w:t>
      </w:r>
      <w:r>
        <w:rPr>
          <w:rFonts w:ascii="Arial" w:hAnsi="Arial" w:cs="Arial"/>
          <w:sz w:val="22"/>
          <w:szCs w:val="22"/>
        </w:rPr>
        <w:t xml:space="preserve"> no studies have directly examined how these measures can be high simultaneously yet correlate with different types of flexible behavior. In this project I will test</w:t>
      </w:r>
      <w:r>
        <w:rPr>
          <w:rFonts w:ascii="Arial" w:hAnsi="Arial" w:cs="Arial"/>
          <w:color w:val="1A1A1A"/>
          <w:sz w:val="22"/>
          <w:szCs w:val="22"/>
        </w:rPr>
        <w:t xml:space="preserve"> the</w:t>
      </w:r>
      <w:r w:rsidRPr="00E812CD">
        <w:rPr>
          <w:rFonts w:ascii="Arial" w:hAnsi="Arial" w:cs="Arial"/>
          <w:sz w:val="22"/>
          <w:szCs w:val="22"/>
        </w:rPr>
        <w:t xml:space="preserve"> </w:t>
      </w:r>
      <w:r w:rsidRPr="00322766">
        <w:rPr>
          <w:rFonts w:ascii="Arial" w:hAnsi="Arial" w:cs="Arial"/>
          <w:b/>
          <w:bCs/>
          <w:sz w:val="22"/>
          <w:szCs w:val="22"/>
          <w:u w:val="single"/>
        </w:rPr>
        <w:t>hypothesis</w:t>
      </w:r>
      <w:r w:rsidRPr="00322766">
        <w:rPr>
          <w:rFonts w:ascii="Arial" w:hAnsi="Arial" w:cs="Arial"/>
          <w:sz w:val="22"/>
          <w:szCs w:val="22"/>
          <w:u w:val="single"/>
        </w:rPr>
        <w:t xml:space="preserve"> that</w:t>
      </w:r>
      <w:r>
        <w:rPr>
          <w:rFonts w:ascii="Arial" w:hAnsi="Arial" w:cs="Arial"/>
          <w:sz w:val="22"/>
          <w:szCs w:val="22"/>
          <w:u w:val="single"/>
        </w:rPr>
        <w:t xml:space="preserve"> fluctuations in SD correlate with Type 1 flexibility,</w:t>
      </w:r>
      <w:r w:rsidRPr="00322766">
        <w:rPr>
          <w:rFonts w:ascii="Arial" w:hAnsi="Arial" w:cs="Arial"/>
          <w:sz w:val="22"/>
          <w:szCs w:val="22"/>
          <w:u w:val="single"/>
        </w:rPr>
        <w:t xml:space="preserve"> </w:t>
      </w:r>
      <w:r>
        <w:rPr>
          <w:rFonts w:ascii="Arial" w:hAnsi="Arial" w:cs="Arial"/>
          <w:sz w:val="22"/>
          <w:szCs w:val="22"/>
          <w:u w:val="single"/>
        </w:rPr>
        <w:t>and fluctuations in CCGP correlate with Type 2 flexibility.</w:t>
      </w:r>
    </w:p>
    <w:p w14:paraId="5A10D12A" w14:textId="77777777" w:rsidR="007F4A00" w:rsidRDefault="007F4A00" w:rsidP="007F4A00">
      <w:pPr>
        <w:ind w:firstLine="360"/>
        <w:jc w:val="both"/>
        <w:rPr>
          <w:rFonts w:ascii="Arial" w:hAnsi="Arial" w:cs="Arial"/>
          <w:sz w:val="22"/>
          <w:szCs w:val="22"/>
        </w:rPr>
      </w:pPr>
      <w:r>
        <w:rPr>
          <w:rFonts w:ascii="Arial" w:hAnsi="Arial" w:cs="Arial"/>
          <w:b/>
          <w:bCs/>
          <w:sz w:val="22"/>
          <w:szCs w:val="22"/>
          <w:u w:val="single"/>
        </w:rPr>
        <w:t>Aim 1</w:t>
      </w:r>
      <w:r>
        <w:rPr>
          <w:rFonts w:ascii="Arial" w:hAnsi="Arial" w:cs="Arial"/>
          <w:b/>
          <w:bCs/>
          <w:sz w:val="22"/>
          <w:szCs w:val="22"/>
        </w:rPr>
        <w:t>: To determine if SD in HPC and DLPFC correlates with context-dependent adjustments in behavior.</w:t>
      </w:r>
      <w:r w:rsidRPr="008778B3">
        <w:rPr>
          <w:rFonts w:ascii="Arial" w:hAnsi="Arial" w:cs="Arial"/>
          <w:sz w:val="22"/>
          <w:szCs w:val="22"/>
        </w:rPr>
        <w:t xml:space="preserve"> </w:t>
      </w:r>
      <w:r>
        <w:rPr>
          <w:rFonts w:ascii="Arial" w:hAnsi="Arial" w:cs="Arial"/>
          <w:color w:val="1A1A1A"/>
          <w:sz w:val="22"/>
          <w:szCs w:val="22"/>
        </w:rPr>
        <w:t xml:space="preserve">Monkeys will perform a serial reversal-learning task in which they switch between two contexts, each defined by a set of 4 experimental conditions – 4 </w:t>
      </w:r>
      <w:r w:rsidRPr="00877CFB">
        <w:rPr>
          <w:rFonts w:ascii="Arial" w:hAnsi="Arial" w:cs="Arial"/>
          <w:color w:val="1A1A1A"/>
          <w:sz w:val="22"/>
          <w:szCs w:val="22"/>
        </w:rPr>
        <w:t>stimulus-response-outcome (SRO) mapping</w:t>
      </w:r>
      <w:r>
        <w:rPr>
          <w:rFonts w:ascii="Arial" w:hAnsi="Arial" w:cs="Arial"/>
          <w:color w:val="1A1A1A"/>
          <w:sz w:val="22"/>
          <w:szCs w:val="22"/>
        </w:rPr>
        <w:t>s – that occur together in a block of trials (task sets). O</w:t>
      </w:r>
      <w:r w:rsidRPr="00877CFB">
        <w:rPr>
          <w:rFonts w:ascii="Arial" w:hAnsi="Arial" w:cs="Arial"/>
          <w:color w:val="1A1A1A"/>
          <w:sz w:val="22"/>
          <w:szCs w:val="22"/>
        </w:rPr>
        <w:t>n the first 8 trials of each block</w:t>
      </w:r>
      <w:r>
        <w:rPr>
          <w:rFonts w:ascii="Arial" w:hAnsi="Arial" w:cs="Arial"/>
          <w:color w:val="1A1A1A"/>
          <w:sz w:val="22"/>
          <w:szCs w:val="22"/>
        </w:rPr>
        <w:t>, contextual cues will</w:t>
      </w:r>
      <w:r w:rsidRPr="00877CFB">
        <w:rPr>
          <w:rFonts w:ascii="Arial" w:hAnsi="Arial" w:cs="Arial"/>
          <w:color w:val="1A1A1A"/>
          <w:sz w:val="22"/>
          <w:szCs w:val="22"/>
        </w:rPr>
        <w:t xml:space="preserve"> appear</w:t>
      </w:r>
      <w:r>
        <w:rPr>
          <w:rFonts w:ascii="Arial" w:hAnsi="Arial" w:cs="Arial"/>
          <w:color w:val="1A1A1A"/>
          <w:sz w:val="22"/>
          <w:szCs w:val="22"/>
        </w:rPr>
        <w:t xml:space="preserve"> following presentation of the visual stimulus and a brief delay period</w:t>
      </w:r>
      <w:r w:rsidRPr="00877CFB">
        <w:rPr>
          <w:rFonts w:ascii="Arial" w:hAnsi="Arial" w:cs="Arial"/>
          <w:color w:val="1A1A1A"/>
          <w:sz w:val="22"/>
          <w:szCs w:val="22"/>
        </w:rPr>
        <w:t>.</w:t>
      </w:r>
      <w:r>
        <w:rPr>
          <w:rFonts w:ascii="Arial" w:hAnsi="Arial" w:cs="Arial"/>
          <w:color w:val="1A1A1A"/>
          <w:sz w:val="22"/>
          <w:szCs w:val="22"/>
        </w:rPr>
        <w:t xml:space="preserve"> </w:t>
      </w:r>
      <w:r w:rsidRPr="00877CFB">
        <w:rPr>
          <w:rFonts w:ascii="Arial" w:hAnsi="Arial" w:cs="Arial"/>
          <w:color w:val="1A1A1A"/>
          <w:sz w:val="22"/>
          <w:szCs w:val="22"/>
        </w:rPr>
        <w:t xml:space="preserve">Animals will perform many trials in one context before being presented with a </w:t>
      </w:r>
      <w:r>
        <w:rPr>
          <w:rFonts w:ascii="Arial" w:hAnsi="Arial" w:cs="Arial"/>
          <w:color w:val="1A1A1A"/>
          <w:sz w:val="22"/>
          <w:szCs w:val="22"/>
        </w:rPr>
        <w:t xml:space="preserve">switch </w:t>
      </w:r>
      <w:r w:rsidRPr="00877CFB">
        <w:rPr>
          <w:rFonts w:ascii="Arial" w:hAnsi="Arial" w:cs="Arial"/>
          <w:color w:val="1A1A1A"/>
          <w:sz w:val="22"/>
          <w:szCs w:val="22"/>
        </w:rPr>
        <w:t>cue</w:t>
      </w:r>
      <w:r>
        <w:rPr>
          <w:rFonts w:ascii="Arial" w:hAnsi="Arial" w:cs="Arial"/>
          <w:color w:val="1A1A1A"/>
          <w:sz w:val="22"/>
          <w:szCs w:val="22"/>
        </w:rPr>
        <w:t>,</w:t>
      </w:r>
      <w:r w:rsidRPr="00877CFB">
        <w:rPr>
          <w:rFonts w:ascii="Arial" w:hAnsi="Arial" w:cs="Arial"/>
          <w:color w:val="1A1A1A"/>
          <w:sz w:val="22"/>
          <w:szCs w:val="22"/>
        </w:rPr>
        <w:t xml:space="preserve"> signaling 50% probability of a context switch on the next trial.</w:t>
      </w:r>
      <w:r>
        <w:rPr>
          <w:rFonts w:ascii="Arial" w:hAnsi="Arial" w:cs="Arial"/>
          <w:color w:val="1A1A1A"/>
          <w:sz w:val="22"/>
          <w:szCs w:val="22"/>
        </w:rPr>
        <w:t xml:space="preserve"> Neural</w:t>
      </w:r>
      <w:r w:rsidRPr="00877CFB">
        <w:rPr>
          <w:rFonts w:ascii="Arial" w:hAnsi="Arial" w:cs="Arial"/>
          <w:color w:val="1A1A1A"/>
          <w:sz w:val="22"/>
          <w:szCs w:val="22"/>
        </w:rPr>
        <w:t xml:space="preserve"> responses will be analyzed</w:t>
      </w:r>
      <w:r>
        <w:rPr>
          <w:rFonts w:ascii="Arial" w:hAnsi="Arial" w:cs="Arial"/>
          <w:color w:val="1A1A1A"/>
          <w:sz w:val="22"/>
          <w:szCs w:val="22"/>
        </w:rPr>
        <w:t xml:space="preserve"> on</w:t>
      </w:r>
      <w:r w:rsidRPr="00877CFB">
        <w:rPr>
          <w:rFonts w:ascii="Arial" w:hAnsi="Arial" w:cs="Arial"/>
          <w:color w:val="1A1A1A"/>
          <w:sz w:val="22"/>
          <w:szCs w:val="22"/>
        </w:rPr>
        <w:t xml:space="preserve"> </w:t>
      </w:r>
      <w:r>
        <w:rPr>
          <w:rFonts w:ascii="Arial" w:hAnsi="Arial" w:cs="Arial"/>
          <w:color w:val="1A1A1A"/>
          <w:sz w:val="22"/>
          <w:szCs w:val="22"/>
        </w:rPr>
        <w:t>trials following a switch cue, during the</w:t>
      </w:r>
      <w:r w:rsidRPr="00877CFB">
        <w:rPr>
          <w:rFonts w:ascii="Arial" w:hAnsi="Arial" w:cs="Arial"/>
          <w:color w:val="1A1A1A"/>
          <w:sz w:val="22"/>
          <w:szCs w:val="22"/>
        </w:rPr>
        <w:t xml:space="preserve"> delay </w:t>
      </w:r>
      <w:r>
        <w:rPr>
          <w:rFonts w:ascii="Arial" w:hAnsi="Arial" w:cs="Arial"/>
          <w:color w:val="1A1A1A"/>
          <w:sz w:val="22"/>
          <w:szCs w:val="22"/>
        </w:rPr>
        <w:t>period that precedes the contextual cue</w:t>
      </w:r>
      <w:r w:rsidRPr="00877CFB">
        <w:rPr>
          <w:rFonts w:ascii="Arial" w:hAnsi="Arial" w:cs="Arial"/>
          <w:color w:val="1A1A1A"/>
          <w:sz w:val="22"/>
          <w:szCs w:val="22"/>
        </w:rPr>
        <w:t>.</w:t>
      </w:r>
      <w:r>
        <w:rPr>
          <w:rFonts w:ascii="Arial" w:hAnsi="Arial" w:cs="Arial"/>
          <w:color w:val="1A1A1A"/>
          <w:sz w:val="22"/>
          <w:szCs w:val="22"/>
        </w:rPr>
        <w:t xml:space="preserve"> Since context is uncertain during this period, animals will need to represent all 8 SRO mappings in a distinct (decodable) manner </w:t>
      </w:r>
      <w:proofErr w:type="gramStart"/>
      <w:r>
        <w:rPr>
          <w:rFonts w:ascii="Arial" w:hAnsi="Arial" w:cs="Arial"/>
          <w:color w:val="1A1A1A"/>
          <w:sz w:val="22"/>
          <w:szCs w:val="22"/>
        </w:rPr>
        <w:t>in order to</w:t>
      </w:r>
      <w:proofErr w:type="gramEnd"/>
      <w:r>
        <w:rPr>
          <w:rFonts w:ascii="Arial" w:hAnsi="Arial" w:cs="Arial"/>
          <w:color w:val="1A1A1A"/>
          <w:sz w:val="22"/>
          <w:szCs w:val="22"/>
        </w:rPr>
        <w:t xml:space="preserve"> select the correct response after being informed of the context (Type 1 flexibility). As these trials rely on working memory and task switching for the 8 SRO mappings, </w:t>
      </w:r>
      <w:r w:rsidRPr="00877CFB">
        <w:rPr>
          <w:rFonts w:ascii="Arial" w:hAnsi="Arial" w:cs="Arial"/>
          <w:color w:val="1A1A1A"/>
          <w:sz w:val="22"/>
          <w:szCs w:val="22"/>
          <w:u w:val="single"/>
        </w:rPr>
        <w:t xml:space="preserve">I hypothesize that </w:t>
      </w:r>
      <w:r>
        <w:rPr>
          <w:rFonts w:ascii="Arial" w:hAnsi="Arial" w:cs="Arial"/>
          <w:color w:val="1A1A1A"/>
          <w:sz w:val="22"/>
          <w:szCs w:val="22"/>
          <w:u w:val="single"/>
        </w:rPr>
        <w:t>the correlation between SD and behavior will be strongest in DLPFC compared to HPC</w:t>
      </w:r>
      <w:r w:rsidRPr="008B2B15">
        <w:rPr>
          <w:rFonts w:ascii="Arial" w:hAnsi="Arial" w:cs="Arial"/>
          <w:color w:val="1A1A1A"/>
          <w:sz w:val="22"/>
          <w:szCs w:val="22"/>
        </w:rPr>
        <w:t>.</w:t>
      </w:r>
    </w:p>
    <w:p w14:paraId="31E6545A" w14:textId="50595E29" w:rsidR="006C0C3B" w:rsidRDefault="007F4A00" w:rsidP="006C0C3B">
      <w:pPr>
        <w:ind w:firstLine="360"/>
        <w:jc w:val="both"/>
        <w:rPr>
          <w:rFonts w:ascii="Arial" w:hAnsi="Arial" w:cs="Arial"/>
          <w:color w:val="1A1A1A"/>
          <w:sz w:val="22"/>
          <w:szCs w:val="22"/>
        </w:rPr>
      </w:pPr>
      <w:r>
        <w:rPr>
          <w:rFonts w:ascii="Arial" w:hAnsi="Arial" w:cs="Arial"/>
          <w:b/>
          <w:bCs/>
          <w:sz w:val="22"/>
          <w:szCs w:val="22"/>
          <w:u w:val="single"/>
        </w:rPr>
        <w:t>Aim 2</w:t>
      </w:r>
      <w:r>
        <w:rPr>
          <w:rFonts w:ascii="Arial" w:hAnsi="Arial" w:cs="Arial"/>
          <w:b/>
          <w:bCs/>
          <w:sz w:val="22"/>
          <w:szCs w:val="22"/>
        </w:rPr>
        <w:t xml:space="preserve">: To determine if CCGP for </w:t>
      </w:r>
      <w:r w:rsidRPr="00C67424">
        <w:rPr>
          <w:rFonts w:ascii="Arial" w:hAnsi="Arial" w:cs="Arial"/>
          <w:b/>
          <w:bCs/>
          <w:i/>
          <w:iCs/>
          <w:sz w:val="22"/>
          <w:szCs w:val="22"/>
        </w:rPr>
        <w:t>context</w:t>
      </w:r>
      <w:r>
        <w:rPr>
          <w:rFonts w:ascii="Arial" w:hAnsi="Arial" w:cs="Arial"/>
          <w:b/>
          <w:bCs/>
          <w:sz w:val="22"/>
          <w:szCs w:val="22"/>
        </w:rPr>
        <w:t xml:space="preserve"> in HPC and DLPFC corelates with generalization in novel conditions. </w:t>
      </w:r>
      <w:r w:rsidRPr="00796C3C">
        <w:rPr>
          <w:rFonts w:ascii="Arial" w:eastAsia="Times New Roman" w:hAnsi="Arial" w:cs="Arial"/>
          <w:color w:val="1A1A1A"/>
          <w:sz w:val="22"/>
          <w:szCs w:val="22"/>
        </w:rPr>
        <w:t xml:space="preserve">After performing </w:t>
      </w:r>
      <w:r>
        <w:rPr>
          <w:rFonts w:ascii="Arial" w:eastAsia="Times New Roman" w:hAnsi="Arial" w:cs="Arial"/>
          <w:color w:val="1A1A1A"/>
          <w:sz w:val="22"/>
          <w:szCs w:val="22"/>
        </w:rPr>
        <w:t>several</w:t>
      </w:r>
      <w:r w:rsidRPr="00796C3C">
        <w:rPr>
          <w:rFonts w:ascii="Arial" w:eastAsia="Times New Roman" w:hAnsi="Arial" w:cs="Arial"/>
          <w:color w:val="1A1A1A"/>
          <w:sz w:val="22"/>
          <w:szCs w:val="22"/>
        </w:rPr>
        <w:t xml:space="preserve"> blocks of the </w:t>
      </w:r>
      <w:r>
        <w:rPr>
          <w:rFonts w:ascii="Arial" w:eastAsia="Times New Roman" w:hAnsi="Arial" w:cs="Arial"/>
          <w:color w:val="1A1A1A"/>
          <w:sz w:val="22"/>
          <w:szCs w:val="22"/>
        </w:rPr>
        <w:t xml:space="preserve">task in </w:t>
      </w:r>
      <w:r w:rsidRPr="00796C3C">
        <w:rPr>
          <w:rFonts w:ascii="Arial" w:eastAsia="Times New Roman" w:hAnsi="Arial" w:cs="Arial"/>
          <w:color w:val="1A1A1A"/>
          <w:sz w:val="22"/>
          <w:szCs w:val="22"/>
        </w:rPr>
        <w:t xml:space="preserve">Aim 1, </w:t>
      </w:r>
      <w:r>
        <w:rPr>
          <w:rFonts w:ascii="Arial" w:eastAsia="Times New Roman" w:hAnsi="Arial" w:cs="Arial"/>
          <w:color w:val="1A1A1A"/>
          <w:sz w:val="22"/>
          <w:szCs w:val="22"/>
        </w:rPr>
        <w:t xml:space="preserve">two </w:t>
      </w:r>
      <w:r w:rsidRPr="00796C3C">
        <w:rPr>
          <w:rFonts w:ascii="Arial" w:eastAsia="Times New Roman" w:hAnsi="Arial" w:cs="Arial"/>
          <w:color w:val="1A1A1A"/>
          <w:sz w:val="22"/>
          <w:szCs w:val="22"/>
        </w:rPr>
        <w:t xml:space="preserve">new contextual cues will </w:t>
      </w:r>
      <w:r>
        <w:rPr>
          <w:rFonts w:ascii="Arial" w:eastAsia="Times New Roman" w:hAnsi="Arial" w:cs="Arial"/>
          <w:color w:val="1A1A1A"/>
          <w:sz w:val="22"/>
          <w:szCs w:val="22"/>
        </w:rPr>
        <w:t>be introduced</w:t>
      </w:r>
      <w:r w:rsidRPr="00796C3C">
        <w:rPr>
          <w:rFonts w:ascii="Arial" w:eastAsia="Times New Roman" w:hAnsi="Arial" w:cs="Arial"/>
          <w:color w:val="1A1A1A"/>
          <w:sz w:val="22"/>
          <w:szCs w:val="22"/>
        </w:rPr>
        <w:t xml:space="preserve"> for the </w:t>
      </w:r>
      <w:r>
        <w:rPr>
          <w:rFonts w:ascii="Arial" w:eastAsia="Times New Roman" w:hAnsi="Arial" w:cs="Arial"/>
          <w:color w:val="1A1A1A"/>
          <w:sz w:val="22"/>
          <w:szCs w:val="22"/>
        </w:rPr>
        <w:t>two behavioral contexts (again, on the first 8 trials of each block)</w:t>
      </w:r>
      <w:r w:rsidRPr="00796C3C">
        <w:rPr>
          <w:rFonts w:ascii="Arial" w:eastAsia="Times New Roman" w:hAnsi="Arial" w:cs="Arial"/>
          <w:color w:val="1A1A1A"/>
          <w:sz w:val="22"/>
          <w:szCs w:val="22"/>
        </w:rPr>
        <w:t xml:space="preserve">. </w:t>
      </w:r>
      <w:r>
        <w:rPr>
          <w:rFonts w:ascii="Arial" w:eastAsia="Times New Roman" w:hAnsi="Arial" w:cs="Arial"/>
          <w:color w:val="1A1A1A"/>
          <w:sz w:val="22"/>
          <w:szCs w:val="22"/>
        </w:rPr>
        <w:t>However, now animals will</w:t>
      </w:r>
      <w:r w:rsidRPr="00796C3C">
        <w:rPr>
          <w:rFonts w:ascii="Arial" w:eastAsia="Times New Roman" w:hAnsi="Arial" w:cs="Arial"/>
          <w:color w:val="1A1A1A"/>
          <w:sz w:val="22"/>
          <w:szCs w:val="22"/>
        </w:rPr>
        <w:t xml:space="preserve"> only </w:t>
      </w:r>
      <w:r>
        <w:rPr>
          <w:rFonts w:ascii="Arial" w:eastAsia="Times New Roman" w:hAnsi="Arial" w:cs="Arial"/>
          <w:color w:val="1A1A1A"/>
          <w:sz w:val="22"/>
          <w:szCs w:val="22"/>
        </w:rPr>
        <w:t>be exposed to conditions using three of the four</w:t>
      </w:r>
      <w:r w:rsidRPr="00796C3C">
        <w:rPr>
          <w:rFonts w:ascii="Arial" w:eastAsia="Times New Roman" w:hAnsi="Arial" w:cs="Arial"/>
          <w:color w:val="1A1A1A"/>
          <w:sz w:val="22"/>
          <w:szCs w:val="22"/>
        </w:rPr>
        <w:t xml:space="preserve"> </w:t>
      </w:r>
      <w:r>
        <w:rPr>
          <w:rFonts w:ascii="Arial" w:eastAsia="Times New Roman" w:hAnsi="Arial" w:cs="Arial"/>
          <w:color w:val="1A1A1A"/>
          <w:sz w:val="22"/>
          <w:szCs w:val="22"/>
        </w:rPr>
        <w:t>visual stimuli</w:t>
      </w:r>
      <w:r w:rsidRPr="00796C3C">
        <w:rPr>
          <w:rFonts w:ascii="Arial" w:eastAsia="Times New Roman" w:hAnsi="Arial" w:cs="Arial"/>
          <w:color w:val="1A1A1A"/>
          <w:sz w:val="22"/>
          <w:szCs w:val="22"/>
        </w:rPr>
        <w:t xml:space="preserve">. After experiencing many trials </w:t>
      </w:r>
      <w:r>
        <w:rPr>
          <w:rFonts w:ascii="Arial" w:eastAsia="Times New Roman" w:hAnsi="Arial" w:cs="Arial"/>
          <w:color w:val="1A1A1A"/>
          <w:sz w:val="22"/>
          <w:szCs w:val="22"/>
        </w:rPr>
        <w:t>in</w:t>
      </w:r>
      <w:r w:rsidRPr="00796C3C">
        <w:rPr>
          <w:rFonts w:ascii="Arial" w:eastAsia="Times New Roman" w:hAnsi="Arial" w:cs="Arial"/>
          <w:color w:val="1A1A1A"/>
          <w:sz w:val="22"/>
          <w:szCs w:val="22"/>
        </w:rPr>
        <w:t xml:space="preserve"> both contexts, the </w:t>
      </w:r>
      <w:r>
        <w:rPr>
          <w:rFonts w:ascii="Arial" w:eastAsia="Times New Roman" w:hAnsi="Arial" w:cs="Arial"/>
          <w:color w:val="1A1A1A"/>
          <w:sz w:val="22"/>
          <w:szCs w:val="22"/>
        </w:rPr>
        <w:t>fourth</w:t>
      </w:r>
      <w:r w:rsidRPr="00877CFB">
        <w:rPr>
          <w:rFonts w:ascii="Arial" w:hAnsi="Arial" w:cs="Arial"/>
          <w:color w:val="1A1A1A"/>
          <w:sz w:val="22"/>
          <w:szCs w:val="22"/>
        </w:rPr>
        <w:t xml:space="preserve"> stimulus</w:t>
      </w:r>
      <w:r w:rsidRPr="00796C3C">
        <w:rPr>
          <w:rFonts w:ascii="Arial" w:eastAsia="Times New Roman" w:hAnsi="Arial" w:cs="Arial"/>
          <w:color w:val="1A1A1A"/>
          <w:sz w:val="22"/>
          <w:szCs w:val="22"/>
        </w:rPr>
        <w:t xml:space="preserve"> will appear </w:t>
      </w:r>
      <w:r>
        <w:rPr>
          <w:rFonts w:ascii="Arial" w:eastAsia="Times New Roman" w:hAnsi="Arial" w:cs="Arial"/>
          <w:color w:val="1A1A1A"/>
          <w:sz w:val="22"/>
          <w:szCs w:val="22"/>
        </w:rPr>
        <w:t xml:space="preserve">for the first time </w:t>
      </w:r>
      <w:r w:rsidRPr="00796C3C">
        <w:rPr>
          <w:rFonts w:ascii="Arial" w:eastAsia="Times New Roman" w:hAnsi="Arial" w:cs="Arial"/>
          <w:color w:val="1A1A1A"/>
          <w:sz w:val="22"/>
          <w:szCs w:val="22"/>
        </w:rPr>
        <w:t>on</w:t>
      </w:r>
      <w:r>
        <w:rPr>
          <w:rFonts w:ascii="Arial" w:eastAsia="Times New Roman" w:hAnsi="Arial" w:cs="Arial"/>
          <w:color w:val="1A1A1A"/>
          <w:sz w:val="22"/>
          <w:szCs w:val="22"/>
        </w:rPr>
        <w:t xml:space="preserve"> a </w:t>
      </w:r>
      <w:r w:rsidRPr="00796C3C">
        <w:rPr>
          <w:rFonts w:ascii="Arial" w:eastAsia="Times New Roman" w:hAnsi="Arial" w:cs="Arial"/>
          <w:color w:val="1A1A1A"/>
          <w:sz w:val="22"/>
          <w:szCs w:val="22"/>
        </w:rPr>
        <w:t xml:space="preserve">trial </w:t>
      </w:r>
      <w:r>
        <w:rPr>
          <w:rFonts w:ascii="Arial" w:eastAsia="Times New Roman" w:hAnsi="Arial" w:cs="Arial"/>
          <w:color w:val="1A1A1A"/>
          <w:sz w:val="22"/>
          <w:szCs w:val="22"/>
        </w:rPr>
        <w:t>following</w:t>
      </w:r>
      <w:r w:rsidRPr="00796C3C">
        <w:rPr>
          <w:rFonts w:ascii="Arial" w:eastAsia="Times New Roman" w:hAnsi="Arial" w:cs="Arial"/>
          <w:color w:val="1A1A1A"/>
          <w:sz w:val="22"/>
          <w:szCs w:val="22"/>
        </w:rPr>
        <w:t xml:space="preserve"> a switch cue</w:t>
      </w:r>
      <w:r>
        <w:rPr>
          <w:rFonts w:ascii="Arial" w:eastAsia="Times New Roman" w:hAnsi="Arial" w:cs="Arial"/>
          <w:color w:val="1A1A1A"/>
          <w:sz w:val="22"/>
          <w:szCs w:val="22"/>
        </w:rPr>
        <w:t>, with one of the new contextual cues to follow (i.e., a novel condition)</w:t>
      </w:r>
      <w:r w:rsidRPr="00796C3C">
        <w:rPr>
          <w:rFonts w:ascii="Arial" w:eastAsia="Times New Roman" w:hAnsi="Arial" w:cs="Arial"/>
          <w:color w:val="1A1A1A"/>
          <w:sz w:val="22"/>
          <w:szCs w:val="22"/>
        </w:rPr>
        <w:t xml:space="preserve">. </w:t>
      </w:r>
      <w:r>
        <w:rPr>
          <w:rFonts w:ascii="Arial" w:hAnsi="Arial" w:cs="Arial"/>
          <w:sz w:val="22"/>
          <w:szCs w:val="22"/>
        </w:rPr>
        <w:t>G</w:t>
      </w:r>
      <w:r>
        <w:rPr>
          <w:rFonts w:ascii="Arial" w:eastAsia="Times New Roman" w:hAnsi="Arial" w:cs="Arial"/>
          <w:color w:val="1A1A1A"/>
          <w:sz w:val="22"/>
          <w:szCs w:val="22"/>
        </w:rPr>
        <w:t xml:space="preserve">eneralization is required for correct performance on these novel trials and relies on knowledge of the variable </w:t>
      </w:r>
      <w:r w:rsidRPr="00C67424">
        <w:rPr>
          <w:rFonts w:ascii="Arial" w:eastAsia="Times New Roman" w:hAnsi="Arial" w:cs="Arial"/>
          <w:i/>
          <w:iCs/>
          <w:color w:val="1A1A1A"/>
          <w:sz w:val="22"/>
          <w:szCs w:val="22"/>
        </w:rPr>
        <w:t>context</w:t>
      </w:r>
      <w:r>
        <w:rPr>
          <w:rFonts w:ascii="Arial" w:eastAsia="Times New Roman" w:hAnsi="Arial" w:cs="Arial"/>
          <w:color w:val="1A1A1A"/>
          <w:sz w:val="22"/>
          <w:szCs w:val="22"/>
        </w:rPr>
        <w:t xml:space="preserve"> learned from experience with prior contextual cues (</w:t>
      </w:r>
      <w:r>
        <w:rPr>
          <w:rFonts w:ascii="Arial" w:hAnsi="Arial" w:cs="Arial"/>
          <w:sz w:val="22"/>
          <w:szCs w:val="22"/>
        </w:rPr>
        <w:t xml:space="preserve">Type 2 flexibility). </w:t>
      </w:r>
      <w:r>
        <w:rPr>
          <w:rFonts w:ascii="Arial" w:hAnsi="Arial" w:cs="Arial"/>
          <w:color w:val="1A1A1A"/>
          <w:sz w:val="22"/>
          <w:szCs w:val="22"/>
        </w:rPr>
        <w:t>N</w:t>
      </w:r>
      <w:r w:rsidRPr="00877CFB">
        <w:rPr>
          <w:rFonts w:ascii="Arial" w:hAnsi="Arial" w:cs="Arial"/>
          <w:color w:val="1A1A1A"/>
          <w:sz w:val="22"/>
          <w:szCs w:val="22"/>
        </w:rPr>
        <w:t xml:space="preserve">eural responses will be analyzed during the </w:t>
      </w:r>
      <w:r>
        <w:rPr>
          <w:rFonts w:ascii="Arial" w:hAnsi="Arial" w:cs="Arial"/>
          <w:color w:val="1A1A1A"/>
          <w:sz w:val="22"/>
          <w:szCs w:val="22"/>
        </w:rPr>
        <w:t>delay period</w:t>
      </w:r>
      <w:r w:rsidRPr="00877CFB">
        <w:rPr>
          <w:rFonts w:ascii="Arial" w:hAnsi="Arial" w:cs="Arial"/>
          <w:color w:val="1A1A1A"/>
          <w:sz w:val="22"/>
          <w:szCs w:val="22"/>
        </w:rPr>
        <w:t xml:space="preserve"> following stimulus presentation</w:t>
      </w:r>
      <w:r>
        <w:rPr>
          <w:rFonts w:ascii="Arial" w:hAnsi="Arial" w:cs="Arial"/>
          <w:color w:val="1A1A1A"/>
          <w:sz w:val="22"/>
          <w:szCs w:val="22"/>
        </w:rPr>
        <w:t xml:space="preserve">. Because of the HPC’s role in pattern completion and contextual associations and the DLPFC’s role in working memory and rule-related processing, </w:t>
      </w:r>
      <w:r w:rsidRPr="00877CFB">
        <w:rPr>
          <w:rFonts w:ascii="Arial" w:hAnsi="Arial" w:cs="Arial"/>
          <w:color w:val="1A1A1A"/>
          <w:sz w:val="22"/>
          <w:szCs w:val="22"/>
          <w:u w:val="single"/>
        </w:rPr>
        <w:t>I hypothesize that</w:t>
      </w:r>
      <w:r>
        <w:rPr>
          <w:rFonts w:ascii="Arial" w:hAnsi="Arial" w:cs="Arial"/>
          <w:color w:val="1A1A1A"/>
          <w:sz w:val="22"/>
          <w:szCs w:val="22"/>
          <w:u w:val="single"/>
        </w:rPr>
        <w:t xml:space="preserve"> performance on these trials will correlate with</w:t>
      </w:r>
      <w:r w:rsidRPr="00877CFB">
        <w:rPr>
          <w:rFonts w:ascii="Arial" w:hAnsi="Arial" w:cs="Arial"/>
          <w:color w:val="1A1A1A"/>
          <w:sz w:val="22"/>
          <w:szCs w:val="22"/>
          <w:u w:val="single"/>
        </w:rPr>
        <w:t xml:space="preserve"> CCGP </w:t>
      </w:r>
      <w:r>
        <w:rPr>
          <w:rFonts w:ascii="Arial" w:hAnsi="Arial" w:cs="Arial"/>
          <w:color w:val="1A1A1A"/>
          <w:sz w:val="22"/>
          <w:szCs w:val="22"/>
          <w:u w:val="single"/>
        </w:rPr>
        <w:t>in both HPC and DLPFC</w:t>
      </w:r>
      <w:r w:rsidR="006C0C3B">
        <w:rPr>
          <w:rFonts w:ascii="Arial" w:hAnsi="Arial" w:cs="Arial"/>
          <w:color w:val="1A1A1A"/>
          <w:sz w:val="22"/>
          <w:szCs w:val="22"/>
        </w:rPr>
        <w:t>.</w:t>
      </w:r>
    </w:p>
    <w:p w14:paraId="491C6402" w14:textId="77777777" w:rsidR="009A2F76" w:rsidRDefault="009A2F76" w:rsidP="009A2F76">
      <w:pPr>
        <w:jc w:val="both"/>
        <w:rPr>
          <w:rFonts w:ascii="Arial" w:hAnsi="Arial" w:cs="Arial"/>
          <w:b/>
          <w:bCs/>
          <w:sz w:val="22"/>
          <w:szCs w:val="22"/>
        </w:rPr>
      </w:pPr>
      <w:r>
        <w:rPr>
          <w:rFonts w:ascii="Arial" w:hAnsi="Arial" w:cs="Arial"/>
          <w:b/>
          <w:bCs/>
          <w:sz w:val="22"/>
          <w:szCs w:val="22"/>
        </w:rPr>
        <w:lastRenderedPageBreak/>
        <w:t>RESEARCH STRATEGY</w:t>
      </w:r>
    </w:p>
    <w:p w14:paraId="61358A86" w14:textId="77777777" w:rsidR="009A2F76" w:rsidRDefault="009A2F76" w:rsidP="009A2F76">
      <w:pPr>
        <w:pStyle w:val="ListParagraph"/>
        <w:ind w:left="0"/>
        <w:jc w:val="both"/>
        <w:rPr>
          <w:rFonts w:ascii="Arial" w:hAnsi="Arial" w:cs="Arial"/>
          <w:b/>
          <w:bCs/>
          <w:sz w:val="22"/>
          <w:szCs w:val="22"/>
        </w:rPr>
      </w:pPr>
      <w:r>
        <w:rPr>
          <w:rFonts w:ascii="Arial" w:hAnsi="Arial" w:cs="Arial"/>
          <w:b/>
          <w:bCs/>
          <w:sz w:val="22"/>
          <w:szCs w:val="22"/>
        </w:rPr>
        <w:t>1. SIGNIFICANCE:</w:t>
      </w:r>
    </w:p>
    <w:p w14:paraId="5E1022CD" w14:textId="5A5092F5" w:rsidR="009A2F76" w:rsidRPr="00707755" w:rsidRDefault="009A2F76" w:rsidP="009A2F76">
      <w:pPr>
        <w:pStyle w:val="ListParagraph"/>
        <w:ind w:left="0" w:firstLine="360"/>
        <w:jc w:val="both"/>
        <w:rPr>
          <w:rFonts w:ascii="Arial" w:hAnsi="Arial" w:cs="Arial"/>
          <w:sz w:val="22"/>
          <w:szCs w:val="22"/>
        </w:rPr>
      </w:pPr>
      <w:r>
        <w:rPr>
          <w:rFonts w:ascii="Arial" w:hAnsi="Arial" w:cs="Arial"/>
          <w:noProof/>
          <w:sz w:val="22"/>
          <w:szCs w:val="22"/>
        </w:rPr>
        <mc:AlternateContent>
          <mc:Choice Requires="wpg">
            <w:drawing>
              <wp:anchor distT="0" distB="0" distL="114300" distR="114300" simplePos="0" relativeHeight="251659264" behindDoc="0" locked="0" layoutInCell="1" allowOverlap="1" wp14:anchorId="35199A7D" wp14:editId="32488394">
                <wp:simplePos x="0" y="0"/>
                <wp:positionH relativeFrom="column">
                  <wp:posOffset>3343910</wp:posOffset>
                </wp:positionH>
                <wp:positionV relativeFrom="paragraph">
                  <wp:posOffset>2689648</wp:posOffset>
                </wp:positionV>
                <wp:extent cx="3507740" cy="4859655"/>
                <wp:effectExtent l="0" t="0" r="0" b="4445"/>
                <wp:wrapSquare wrapText="bothSides"/>
                <wp:docPr id="2" name="Group 2"/>
                <wp:cNvGraphicFramePr/>
                <a:graphic xmlns:a="http://schemas.openxmlformats.org/drawingml/2006/main">
                  <a:graphicData uri="http://schemas.microsoft.com/office/word/2010/wordprocessingGroup">
                    <wpg:wgp>
                      <wpg:cNvGrpSpPr/>
                      <wpg:grpSpPr>
                        <a:xfrm>
                          <a:off x="0" y="0"/>
                          <a:ext cx="3507740" cy="4859655"/>
                          <a:chOff x="0" y="0"/>
                          <a:chExt cx="4086225" cy="5664283"/>
                        </a:xfrm>
                      </wpg:grpSpPr>
                      <pic:pic xmlns:pic="http://schemas.openxmlformats.org/drawingml/2006/picture">
                        <pic:nvPicPr>
                          <pic:cNvPr id="7" name="Picture 7"/>
                          <pic:cNvPicPr>
                            <a:picLocks noChangeAspect="1"/>
                          </pic:cNvPicPr>
                        </pic:nvPicPr>
                        <pic:blipFill>
                          <a:blip r:embed="rId6">
                            <a:extLst>
                              <a:ext uri="{28A0092B-C50C-407E-A947-70E740481C1C}">
                                <a14:useLocalDpi xmlns:a14="http://schemas.microsoft.com/office/drawing/2010/main" val="0"/>
                              </a:ext>
                            </a:extLst>
                          </a:blip>
                          <a:srcRect/>
                          <a:stretch/>
                        </pic:blipFill>
                        <pic:spPr>
                          <a:xfrm>
                            <a:off x="1485" y="0"/>
                            <a:ext cx="4080080" cy="2459355"/>
                          </a:xfrm>
                          <a:prstGeom prst="rect">
                            <a:avLst/>
                          </a:prstGeom>
                        </pic:spPr>
                      </pic:pic>
                      <wps:wsp>
                        <wps:cNvPr id="9" name="Text Box 9"/>
                        <wps:cNvSpPr txBox="1"/>
                        <wps:spPr>
                          <a:xfrm>
                            <a:off x="0" y="2506136"/>
                            <a:ext cx="4086225" cy="3158147"/>
                          </a:xfrm>
                          <a:prstGeom prst="rect">
                            <a:avLst/>
                          </a:prstGeom>
                          <a:solidFill>
                            <a:prstClr val="white"/>
                          </a:solidFill>
                          <a:ln>
                            <a:noFill/>
                          </a:ln>
                        </wps:spPr>
                        <wps:txbx>
                          <w:txbxContent>
                            <w:p w14:paraId="3AB20D9A" w14:textId="77777777" w:rsidR="009A2F76" w:rsidRPr="00DD3515" w:rsidRDefault="009A2F76" w:rsidP="009A2F76">
                              <w:pPr>
                                <w:pStyle w:val="Caption"/>
                                <w:jc w:val="both"/>
                                <w:rPr>
                                  <w:rFonts w:ascii="Arial" w:hAnsi="Arial" w:cs="Arial"/>
                                  <w:i w:val="0"/>
                                  <w:iCs w:val="0"/>
                                  <w:sz w:val="16"/>
                                  <w:szCs w:val="16"/>
                                </w:rPr>
                              </w:pPr>
                              <w:r w:rsidRPr="00DD3515">
                                <w:rPr>
                                  <w:rFonts w:ascii="Arial" w:hAnsi="Arial" w:cs="Arial"/>
                                  <w:b/>
                                  <w:bCs/>
                                  <w:sz w:val="16"/>
                                  <w:szCs w:val="16"/>
                                </w:rPr>
                                <w:t xml:space="preserve">Fig. </w:t>
                              </w:r>
                              <w:r w:rsidRPr="00DD3515">
                                <w:rPr>
                                  <w:rFonts w:ascii="Arial" w:hAnsi="Arial" w:cs="Arial"/>
                                  <w:b/>
                                  <w:bCs/>
                                  <w:sz w:val="16"/>
                                  <w:szCs w:val="16"/>
                                </w:rPr>
                                <w:fldChar w:fldCharType="begin"/>
                              </w:r>
                              <w:r w:rsidRPr="00DD3515">
                                <w:rPr>
                                  <w:rFonts w:ascii="Arial" w:hAnsi="Arial" w:cs="Arial"/>
                                  <w:b/>
                                  <w:bCs/>
                                  <w:sz w:val="16"/>
                                  <w:szCs w:val="16"/>
                                </w:rPr>
                                <w:instrText xml:space="preserve"> SEQ Fig. \* ARABIC </w:instrText>
                              </w:r>
                              <w:r w:rsidRPr="00DD3515">
                                <w:rPr>
                                  <w:rFonts w:ascii="Arial" w:hAnsi="Arial" w:cs="Arial"/>
                                  <w:b/>
                                  <w:bCs/>
                                  <w:sz w:val="16"/>
                                  <w:szCs w:val="16"/>
                                </w:rPr>
                                <w:fldChar w:fldCharType="separate"/>
                              </w:r>
                              <w:r w:rsidRPr="00DD3515">
                                <w:rPr>
                                  <w:rFonts w:ascii="Arial" w:hAnsi="Arial" w:cs="Arial"/>
                                  <w:b/>
                                  <w:bCs/>
                                  <w:noProof/>
                                  <w:sz w:val="16"/>
                                  <w:szCs w:val="16"/>
                                </w:rPr>
                                <w:t>1</w:t>
                              </w:r>
                              <w:r w:rsidRPr="00DD3515">
                                <w:rPr>
                                  <w:rFonts w:ascii="Arial" w:hAnsi="Arial" w:cs="Arial"/>
                                  <w:b/>
                                  <w:bCs/>
                                  <w:sz w:val="16"/>
                                  <w:szCs w:val="16"/>
                                </w:rPr>
                                <w:fldChar w:fldCharType="end"/>
                              </w:r>
                              <w:r w:rsidRPr="00DD3515">
                                <w:rPr>
                                  <w:rFonts w:ascii="Arial" w:hAnsi="Arial" w:cs="Arial"/>
                                  <w:b/>
                                  <w:bCs/>
                                  <w:sz w:val="16"/>
                                  <w:szCs w:val="16"/>
                                </w:rPr>
                                <w:t xml:space="preserve"> – Project Summary:</w:t>
                              </w:r>
                              <w:r w:rsidRPr="00DD3515">
                                <w:rPr>
                                  <w:rFonts w:ascii="Arial" w:hAnsi="Arial" w:cs="Arial"/>
                                  <w:sz w:val="16"/>
                                  <w:szCs w:val="16"/>
                                </w:rPr>
                                <w:t xml:space="preserve"> </w:t>
                              </w:r>
                              <w:r w:rsidRPr="00DD3515">
                                <w:rPr>
                                  <w:rFonts w:ascii="Arial" w:hAnsi="Arial" w:cs="Arial"/>
                                  <w:sz w:val="16"/>
                                  <w:szCs w:val="16"/>
                                  <w:u w:val="single"/>
                                </w:rPr>
                                <w:t>Left:</w:t>
                              </w:r>
                              <w:r w:rsidRPr="00DD3515">
                                <w:rPr>
                                  <w:rFonts w:ascii="Arial" w:hAnsi="Arial" w:cs="Arial"/>
                                  <w:sz w:val="16"/>
                                  <w:szCs w:val="16"/>
                                </w:rPr>
                                <w:t xml:space="preserve"> </w:t>
                              </w:r>
                              <w:r w:rsidRPr="00DD3515">
                                <w:rPr>
                                  <w:rFonts w:ascii="Arial" w:hAnsi="Arial" w:cs="Arial"/>
                                  <w:i w:val="0"/>
                                  <w:iCs w:val="0"/>
                                  <w:sz w:val="16"/>
                                  <w:szCs w:val="16"/>
                                </w:rPr>
                                <w:t>Simultaneous multi-electrode recordings will be made from dorsolateral prefrontal cortex (DLPFC) and hippocampus (HPC) as animals engage in a serial reversal-learning task. The task includes trials that demand two distinct types of behavioral flexibility.</w:t>
                              </w:r>
                              <w:r w:rsidRPr="00DD3515">
                                <w:rPr>
                                  <w:rFonts w:ascii="Arial" w:hAnsi="Arial" w:cs="Arial"/>
                                  <w:sz w:val="16"/>
                                  <w:szCs w:val="16"/>
                                </w:rPr>
                                <w:t xml:space="preserve"> </w:t>
                              </w:r>
                              <w:r w:rsidRPr="00DD3515">
                                <w:rPr>
                                  <w:rFonts w:ascii="Arial" w:hAnsi="Arial" w:cs="Arial"/>
                                  <w:sz w:val="16"/>
                                  <w:szCs w:val="16"/>
                                  <w:u w:val="single"/>
                                </w:rPr>
                                <w:t>Middle:</w:t>
                              </w:r>
                              <w:r w:rsidRPr="00DD3515">
                                <w:rPr>
                                  <w:rFonts w:ascii="Arial" w:hAnsi="Arial" w:cs="Arial"/>
                                  <w:i w:val="0"/>
                                  <w:iCs w:val="0"/>
                                  <w:sz w:val="16"/>
                                  <w:szCs w:val="16"/>
                                </w:rPr>
                                <w:t xml:space="preserve"> Schematic showing two separate trials in which the monkey must adjust stimulus-response-outcome (SRO) mappings in a context-dependent manner (Type 1 behavioral flexibility). Here the monkey must change both operant response (up vs. left) and outcome expectation (large vs. small reward, indicated by anticipatory licking) when viewing </w:t>
                              </w:r>
                              <w:proofErr w:type="gramStart"/>
                              <w:r w:rsidRPr="00DD3515">
                                <w:rPr>
                                  <w:rFonts w:ascii="Arial" w:hAnsi="Arial" w:cs="Arial"/>
                                  <w:i w:val="0"/>
                                  <w:iCs w:val="0"/>
                                  <w:sz w:val="16"/>
                                  <w:szCs w:val="16"/>
                                </w:rPr>
                                <w:t>stimulus</w:t>
                              </w:r>
                              <w:proofErr w:type="gramEnd"/>
                              <w:r w:rsidRPr="00DD3515">
                                <w:rPr>
                                  <w:rFonts w:ascii="Arial" w:hAnsi="Arial" w:cs="Arial"/>
                                  <w:i w:val="0"/>
                                  <w:iCs w:val="0"/>
                                  <w:sz w:val="16"/>
                                  <w:szCs w:val="16"/>
                                </w:rPr>
                                <w:t xml:space="preserve"> A across context 1 and context 2. An example geometry of neural representations that can facilitate such behavior is shown below. Points correspond to the average firing rate of three neurons for conditions A and C in each context (stimuli A-D will be used, but only A and C are shown here for simplicity). To support the ability to read out different SRO mappings, points in the neural firing-rate space must be high-dimensional. </w:t>
                              </w:r>
                              <w:r w:rsidRPr="00DD3515">
                                <w:rPr>
                                  <w:rFonts w:ascii="Arial" w:hAnsi="Arial" w:cs="Arial"/>
                                  <w:sz w:val="16"/>
                                  <w:szCs w:val="16"/>
                                  <w:u w:val="single"/>
                                </w:rPr>
                                <w:t>Right:</w:t>
                              </w:r>
                              <w:r w:rsidRPr="00DD3515">
                                <w:rPr>
                                  <w:rFonts w:ascii="Arial" w:hAnsi="Arial" w:cs="Arial"/>
                                  <w:i w:val="0"/>
                                  <w:iCs w:val="0"/>
                                  <w:sz w:val="16"/>
                                  <w:szCs w:val="16"/>
                                </w:rPr>
                                <w:t xml:space="preserve"> Schematic showing two separate trials in which the same stimulus is viewed in a familiar context and in a novel context. Monkeys must generalize the SRO mappings learned in the familiar context to perform correctly when the stimulus first appears in the novel context (Type 2 behavioral flexibility). This type of generalization demands that neural representations reflect the links between the SRO mappings that define contexts on this task. The figure depicts an example of a geometry that reflects such links, with experimental conditions lying on a lower-dimensional scaffold than those shown in the middle pan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5199A7D" id="Group 2" o:spid="_x0000_s1026" style="position:absolute;left:0;text-align:left;margin-left:263.3pt;margin-top:211.8pt;width:276.2pt;height:382.65pt;z-index:251659264;mso-width-relative:margin;mso-height-relative:margin" coordsize="40862,5664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left:14;width:40801;height:245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">
                  <v:imagedata r:id="rId7" o:title=""/>
                </v:shape>
                <v:shapetype id="_x0000_t202" coordsize="21600,21600" o:spt="202" path="m,l,21600r21600,l21600,xe">
                  <v:stroke joinstyle="miter"/>
                  <v:path gradientshapeok="t" o:connecttype="rect"/>
                </v:shapetype>
                <v:shape id="Text Box 9" o:spid="_x0000_s1028" type="#_x0000_t202" style="position:absolute;top:25061;width:40862;height:315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" stroked="f">
                  <v:textbox inset="0,0,0,0">
                    <w:txbxContent>
                      <w:p w14:paraId="3AB20D9A" w14:textId="77777777" w:rsidR="009A2F76" w:rsidRPr="00DD3515" w:rsidRDefault="009A2F76" w:rsidP="009A2F76">
                        <w:pPr>
                          <w:pStyle w:val="Caption"/>
                          <w:jc w:val="both"/>
                          <w:rPr>
                            <w:rFonts w:ascii="Arial" w:hAnsi="Arial" w:cs="Arial"/>
                            <w:i w:val="0"/>
                            <w:iCs w:val="0"/>
                            <w:sz w:val="16"/>
                            <w:szCs w:val="16"/>
                          </w:rPr>
                        </w:pPr>
                        <w:r w:rsidRPr="00DD3515">
                          <w:rPr>
                            <w:rFonts w:ascii="Arial" w:hAnsi="Arial" w:cs="Arial"/>
                            <w:b/>
                            <w:bCs/>
                            <w:sz w:val="16"/>
                            <w:szCs w:val="16"/>
                          </w:rPr>
                          <w:t xml:space="preserve">Fig. </w:t>
                        </w:r>
                        <w:r w:rsidRPr="00DD3515">
                          <w:rPr>
                            <w:rFonts w:ascii="Arial" w:hAnsi="Arial" w:cs="Arial"/>
                            <w:b/>
                            <w:bCs/>
                            <w:sz w:val="16"/>
                            <w:szCs w:val="16"/>
                          </w:rPr>
                          <w:fldChar w:fldCharType="begin"/>
                        </w:r>
                        <w:r w:rsidRPr="00DD3515">
                          <w:rPr>
                            <w:rFonts w:ascii="Arial" w:hAnsi="Arial" w:cs="Arial"/>
                            <w:b/>
                            <w:bCs/>
                            <w:sz w:val="16"/>
                            <w:szCs w:val="16"/>
                          </w:rPr>
                          <w:instrText xml:space="preserve"> SEQ Fig. \* ARABIC </w:instrText>
                        </w:r>
                        <w:r w:rsidRPr="00DD3515">
                          <w:rPr>
                            <w:rFonts w:ascii="Arial" w:hAnsi="Arial" w:cs="Arial"/>
                            <w:b/>
                            <w:bCs/>
                            <w:sz w:val="16"/>
                            <w:szCs w:val="16"/>
                          </w:rPr>
                          <w:fldChar w:fldCharType="separate"/>
                        </w:r>
                        <w:r w:rsidRPr="00DD3515">
                          <w:rPr>
                            <w:rFonts w:ascii="Arial" w:hAnsi="Arial" w:cs="Arial"/>
                            <w:b/>
                            <w:bCs/>
                            <w:noProof/>
                            <w:sz w:val="16"/>
                            <w:szCs w:val="16"/>
                          </w:rPr>
                          <w:t>1</w:t>
                        </w:r>
                        <w:r w:rsidRPr="00DD3515">
                          <w:rPr>
                            <w:rFonts w:ascii="Arial" w:hAnsi="Arial" w:cs="Arial"/>
                            <w:b/>
                            <w:bCs/>
                            <w:sz w:val="16"/>
                            <w:szCs w:val="16"/>
                          </w:rPr>
                          <w:fldChar w:fldCharType="end"/>
                        </w:r>
                        <w:r w:rsidRPr="00DD3515">
                          <w:rPr>
                            <w:rFonts w:ascii="Arial" w:hAnsi="Arial" w:cs="Arial"/>
                            <w:b/>
                            <w:bCs/>
                            <w:sz w:val="16"/>
                            <w:szCs w:val="16"/>
                          </w:rPr>
                          <w:t xml:space="preserve"> – Project Summary:</w:t>
                        </w:r>
                        <w:r w:rsidRPr="00DD3515">
                          <w:rPr>
                            <w:rFonts w:ascii="Arial" w:hAnsi="Arial" w:cs="Arial"/>
                            <w:sz w:val="16"/>
                            <w:szCs w:val="16"/>
                          </w:rPr>
                          <w:t xml:space="preserve"> </w:t>
                        </w:r>
                        <w:r w:rsidRPr="00DD3515">
                          <w:rPr>
                            <w:rFonts w:ascii="Arial" w:hAnsi="Arial" w:cs="Arial"/>
                            <w:sz w:val="16"/>
                            <w:szCs w:val="16"/>
                            <w:u w:val="single"/>
                          </w:rPr>
                          <w:t>Left:</w:t>
                        </w:r>
                        <w:r w:rsidRPr="00DD3515">
                          <w:rPr>
                            <w:rFonts w:ascii="Arial" w:hAnsi="Arial" w:cs="Arial"/>
                            <w:sz w:val="16"/>
                            <w:szCs w:val="16"/>
                          </w:rPr>
                          <w:t xml:space="preserve"> </w:t>
                        </w:r>
                        <w:r w:rsidRPr="00DD3515">
                          <w:rPr>
                            <w:rFonts w:ascii="Arial" w:hAnsi="Arial" w:cs="Arial"/>
                            <w:i w:val="0"/>
                            <w:iCs w:val="0"/>
                            <w:sz w:val="16"/>
                            <w:szCs w:val="16"/>
                          </w:rPr>
                          <w:t>Simultaneous multi-electrode recordings will be made from dorsolateral prefrontal cortex (DLPFC) and hippocampus (HPC) as animals engage in a serial reversal-learning task. The task includes trials that demand two distinct types of behavioral flexibility.</w:t>
                        </w:r>
                        <w:r w:rsidRPr="00DD3515">
                          <w:rPr>
                            <w:rFonts w:ascii="Arial" w:hAnsi="Arial" w:cs="Arial"/>
                            <w:sz w:val="16"/>
                            <w:szCs w:val="16"/>
                          </w:rPr>
                          <w:t xml:space="preserve"> </w:t>
                        </w:r>
                        <w:r w:rsidRPr="00DD3515">
                          <w:rPr>
                            <w:rFonts w:ascii="Arial" w:hAnsi="Arial" w:cs="Arial"/>
                            <w:sz w:val="16"/>
                            <w:szCs w:val="16"/>
                            <w:u w:val="single"/>
                          </w:rPr>
                          <w:t>Middle:</w:t>
                        </w:r>
                        <w:r w:rsidRPr="00DD3515">
                          <w:rPr>
                            <w:rFonts w:ascii="Arial" w:hAnsi="Arial" w:cs="Arial"/>
                            <w:i w:val="0"/>
                            <w:iCs w:val="0"/>
                            <w:sz w:val="16"/>
                            <w:szCs w:val="16"/>
                          </w:rPr>
                          <w:t xml:space="preserve"> Schematic showing two separate trials in which the monkey must adjust stimulus-response-outcome (SRO) mappings in a context-dependent manner (Type 1 behavioral flexibility). Here the monkey must change both operant response (up vs. left) and outcome expectation (large vs. small reward, indicated by anticipatory licking) when viewing </w:t>
                        </w:r>
                        <w:proofErr w:type="gramStart"/>
                        <w:r w:rsidRPr="00DD3515">
                          <w:rPr>
                            <w:rFonts w:ascii="Arial" w:hAnsi="Arial" w:cs="Arial"/>
                            <w:i w:val="0"/>
                            <w:iCs w:val="0"/>
                            <w:sz w:val="16"/>
                            <w:szCs w:val="16"/>
                          </w:rPr>
                          <w:t>stimulus</w:t>
                        </w:r>
                        <w:proofErr w:type="gramEnd"/>
                        <w:r w:rsidRPr="00DD3515">
                          <w:rPr>
                            <w:rFonts w:ascii="Arial" w:hAnsi="Arial" w:cs="Arial"/>
                            <w:i w:val="0"/>
                            <w:iCs w:val="0"/>
                            <w:sz w:val="16"/>
                            <w:szCs w:val="16"/>
                          </w:rPr>
                          <w:t xml:space="preserve"> A across context 1 and context 2. An example geometry of neural representations that can facilitate such behavior is shown below. Points correspond to the average firing rate of three neurons for conditions A and C in each context (stimuli A-D will be used, but only A and C are shown here for simplicity). To support the ability to read out different SRO mappings, points in the neural firing-rate space must be high-dimensional. </w:t>
                        </w:r>
                        <w:r w:rsidRPr="00DD3515">
                          <w:rPr>
                            <w:rFonts w:ascii="Arial" w:hAnsi="Arial" w:cs="Arial"/>
                            <w:sz w:val="16"/>
                            <w:szCs w:val="16"/>
                            <w:u w:val="single"/>
                          </w:rPr>
                          <w:t>Right:</w:t>
                        </w:r>
                        <w:r w:rsidRPr="00DD3515">
                          <w:rPr>
                            <w:rFonts w:ascii="Arial" w:hAnsi="Arial" w:cs="Arial"/>
                            <w:i w:val="0"/>
                            <w:iCs w:val="0"/>
                            <w:sz w:val="16"/>
                            <w:szCs w:val="16"/>
                          </w:rPr>
                          <w:t xml:space="preserve"> Schematic showing two separate trials in which the same stimulus is viewed in a familiar context and in a novel context. Monkeys must generalize the SRO mappings learned in the familiar context to perform correctly when the stimulus first appears in the novel context (Type 2 behavioral flexibility). This type of generalization demands that neural representations reflect the links between the SRO mappings that define contexts on this task. The figure depicts an example of a geometry that reflects such links, with experimental conditions lying on a lower-dimensional scaffold than those shown in the middle panel.</w:t>
                        </w:r>
                      </w:p>
                    </w:txbxContent>
                  </v:textbox>
                </v:shape>
                <w10:wrap type="square"/>
              </v:group>
            </w:pict>
          </mc:Fallback>
        </mc:AlternateContent>
      </w:r>
      <w:r w:rsidRPr="00707755">
        <w:rPr>
          <w:rFonts w:ascii="Arial" w:hAnsi="Arial" w:cs="Arial"/>
          <w:b/>
          <w:bCs/>
          <w:i/>
          <w:iCs/>
          <w:sz w:val="22"/>
          <w:szCs w:val="22"/>
          <w:u w:val="single"/>
        </w:rPr>
        <w:t>1.1 Overview:</w:t>
      </w:r>
      <w:r w:rsidRPr="00707755">
        <w:rPr>
          <w:rFonts w:ascii="Arial" w:hAnsi="Arial" w:cs="Arial"/>
          <w:sz w:val="22"/>
          <w:szCs w:val="22"/>
        </w:rPr>
        <w:t xml:space="preserve"> Humans and other primates regularly navigate a diverse range of environmental and social contexts. Every situation presents detailed and often novel challenges, making simple stimulus-response learning insufficient for survival. Instead, we exhibit </w:t>
      </w:r>
      <w:r w:rsidRPr="00707755">
        <w:rPr>
          <w:rFonts w:ascii="Arial" w:hAnsi="Arial" w:cs="Arial"/>
          <w:sz w:val="22"/>
          <w:szCs w:val="22"/>
          <w:u w:val="single"/>
        </w:rPr>
        <w:t>behavioral flexibility</w:t>
      </w:r>
      <w:r w:rsidRPr="00707755">
        <w:rPr>
          <w:rFonts w:ascii="Arial" w:hAnsi="Arial" w:cs="Arial"/>
          <w:sz w:val="22"/>
          <w:szCs w:val="22"/>
        </w:rPr>
        <w:t xml:space="preserve">, rapidly adjusting our actions and expectations to meet </w:t>
      </w:r>
      <w:r w:rsidR="00B36E08">
        <w:rPr>
          <w:rFonts w:ascii="Arial" w:hAnsi="Arial" w:cs="Arial"/>
          <w:sz w:val="22"/>
          <w:szCs w:val="22"/>
        </w:rPr>
        <w:t>contextual</w:t>
      </w:r>
      <w:r w:rsidRPr="00707755">
        <w:rPr>
          <w:rFonts w:ascii="Arial" w:hAnsi="Arial" w:cs="Arial"/>
          <w:sz w:val="22"/>
          <w:szCs w:val="22"/>
        </w:rPr>
        <w:t xml:space="preserve"> demands</w:t>
      </w:r>
      <w:r>
        <w:rPr>
          <w:rFonts w:ascii="Arial" w:hAnsi="Arial" w:cs="Arial"/>
          <w:sz w:val="22"/>
          <w:szCs w:val="22"/>
        </w:rPr>
        <w:t xml:space="preserve">. </w:t>
      </w:r>
      <w:r w:rsidRPr="00707755">
        <w:rPr>
          <w:rFonts w:ascii="Arial" w:hAnsi="Arial" w:cs="Arial"/>
          <w:sz w:val="22"/>
          <w:szCs w:val="22"/>
        </w:rPr>
        <w:t xml:space="preserve">Flexible behavior breaks down under stress and in the setting of many psychiatric conditions, including addiction, anxiety, mood disorders, eating disorders, and psychotic disorders </w:t>
      </w:r>
      <w:r w:rsidRPr="00707755">
        <w:rPr>
          <w:rFonts w:ascii="Arial" w:hAnsi="Arial" w:cs="Arial"/>
          <w:sz w:val="22"/>
          <w:szCs w:val="22"/>
        </w:rPr>
        <w:fldChar w:fldCharType="begin"/>
      </w:r>
      <w:r w:rsidR="001B1BB5">
        <w:rPr>
          <w:rFonts w:ascii="Arial" w:hAnsi="Arial" w:cs="Arial"/>
          <w:sz w:val="22"/>
          <w:szCs w:val="22"/>
        </w:rPr>
        <w:instrText xml:space="preserve"> ADDIN ZOTERO_ITEM CSL_CITATION {"citationID":"7Ezey5es","properties":{"formattedCitation":"[29\\uc0\\u8211{}34]","plainCitation":"[29–34]","noteIndex":0},"citationItems":[{"id":"AqMOTauj/b3fimV7S","uris":["http://zotero.org/users/5885257/items/LSII88FT"],"uri":["http://zotero.org/users/5885257/items/LSII88FT"],"itemData":{"id":1321,"type":"article-journal","abstract":"Research has revealed the molecular events that weaken connectivity in prefrontal cortical circuits during stress exposure. These events rapidly flip the brain from a reflective to reflexive state and may also contribute to degenerative changes in schizophrenia and Alzheimer's disease. This mechanistic understanding has translated to therapeutics for prefrontal disorders.","container-title":"Nature Neuroscience","DOI":"10.1038/nn.4087","ISSN":"1546-1726","issue":"10","language":"en","note":"number: 10\npublisher: Nature Publishing Group","page":"1376-1385","source":"www.nature.com","title":"Stress weakens prefrontal networks: molecular insults to higher cognition","title-short":"Stress weakens prefrontal networks","volume":"18","author":[{"family":"Arnsten","given":"Amy F. T."}],"issued":{"date-parts":[["2015",10]]}}},{"id":"AqMOTauj/1cL8TTlo","uris":["http://zotero.org/users/5885257/items/Q4XQGCH5"],"uri":["http://zotero.org/users/5885257/items/Q4XQGCH5"],"itemData":{"id":1327,"type":"article-journal","abstract":"Obsessive-compulsive disorder (OCD) is a mental disorder featuring obsessions (intrusive thoughts) and compulsions (repetitive behaviors performed in the context of rigid rituals). There is strong evidence for a neurobiological basis of this disorder, involving limbic cortical regions and related basal ganglion areas. However, more research is needed to lift the veil on the precise nature of that involvement and the way it drives the clinical expression of OCD. Altered cognitive functions may underlie the symptoms and thus draw a link between the clinical expression of the disorder and its neurobiological etiology. Our extensive review demonstrates that OCD patients do present a broad range of neuropsychological dysfunctions across all cognitive domains (memory, attention, flexibility, inhibition, verbal fluency, planning, decision-making), but some methodological issues temper this observation. Thus, future research should have a more integrative approach to cognitive functioning, gathering contributions of both experimental psychology and more fundamental neurosciences.","container-title":"Current Psychiatry Reports","DOI":"10.1007/s11920-016-0720-3","ISSN":"1535-1645","issue":"9","journalAbbreviation":"Curr Psychiatry Rep","language":"en","page":"80","source":"Springer Link","title":"Cognitive Dysfunction in Obsessive-Compulsive Disorder","volume":"18","author":[{"family":"Benzina","given":"Nabil"},{"family":"Mallet","given":"Luc"},{"family":"Burguière","given":"Eric"},{"family":"N’Diaye","given":"Karim"},{"family":"Pelissolo","given":"Antoine"}],"issued":{"date-parts":[["2016",7,16]]}}},{"id":"AqMOTauj/WVcoqTqV","uris":["http://zotero.org/users/5885257/items/SAQFC3MX"],"uri":["http://zotero.org/users/5885257/items/SAQFC3MX"],"itemData":{"id":1318,"type":"article-journal","abstract":"Drug addiction is a chronically relapsing disorder that has been characterized by (1) compulsion to seek and take the drug, (2) loss of control in limiting intake, and (3) emergence of a negative emotional state (eg, dysphoria, anxiety, irritability) reflecting a motivational withdrawal syndrome when access to the drug is prevented. Drug addiction has been conceptualized as a disorder that involves elements of both impulsivity and compulsivity that yield a composite addiction cycle composed of three stages: ‘binge/intoxication’, ‘withdrawal/negative affect’, and ‘preoccupation/anticipation’ (craving). Animal and human imaging studies have revealed discrete circuits that mediate the three stages of the addiction cycle with key elements of the ventral tegmental area and ventral striatum as a focal point for the binge/intoxication stage, a key role for the extended amygdala in the withdrawal/negative affect stage, and a key role in the preoccupation/anticipation stage for a widely distributed network involving the orbitofrontal cortex–dorsal striatum, prefrontal cortex, basolateral amygdala, hippocampus, and insula involved in craving and the cingulate gyrus, dorsolateral prefrontal, and inferior frontal cortices in disrupted inhibitory control. The transition to addiction involves neuroplasticity in all of these structures that may begin with changes in the mesolimbic dopamine system and a cascade of neuroadaptations from the ventral striatum to dorsal striatum and orbitofrontal cortex and eventually dysregulation of the prefrontal cortex, cingulate gyrus, and extended amygdala. The delineation of the neurocircuitry of the evolving stages of the addiction syndrome forms a heuristic basis for the search for the molecular, genetic, and neuropharmacological neuroadaptations that are key to vulnerability for developing and maintaining addiction.","container-title":"Neuropsychopharmacology","DOI":"10.1038/npp.2009.110","ISSN":"1740-634X","issue":"1","language":"en","note":"number: 1\npublisher: Nature Publishing Group","page":"217-238","source":"www.nature.com","title":"Neurocircuitry of Addiction","volume":"35","author":[{"family":"Koob","given":"George F."},{"family":"Volkow","given":"Nora D."}],"issued":{"date-parts":[["2010",1]]}}},{"id":2195,"uris":["http://zotero.org/users/5885257/items/BCNI2IRS"],"uri":["http://zotero.org/users/5885257/items/BCNI2IRS"],"itemData":{"id":2195,"type":"article-journal","abstract":"Schizophrenia (SZ) has long been associated with a variety of cognitive deficits, including reduced cognitive flexibility. More recent findings, however, point to tremendous inter-individual variability among patients on measures of cognitive flexibility/set-shifting. With an eye toward shedding light on potential sources of variability in set-shifting abilities among SZ patients, I examine the neural substrates of underlying probabilistic reversal learning (PRL) – a paradigmatic measure of cognitive flexibility – as well as neuromodulatory influences upon these systems. Finally, I report on behavioral and neuroimaging studies of PRL in SZ patients, discussing the potentially influences of illness profile and antipsychotic medications on cognitive flexibility in SZ.","collection-title":"Cognitive Flexibility: Development, Disease, and Treatment","container-title":"Neuroscience","DOI":"10.1016/j.neuroscience.2016.06.005","ISSN":"0306-4522","journalAbbreviation":"Neuroscience","language":"en","page":"203-217","source":"ScienceDirect","title":"The neural underpinnings of cognitive flexibility and their disruption in psychotic illness","volume":"345","author":[{"family":"Waltz","given":"James A."}],"issued":{"date-parts":[["2017",3,14]]}}},{"id":2198,"uris":["http://zotero.org/users/5885257/items/46K6R8FV"],"uri":["http://zotero.org/users/5885257/items/46K6R8FV"],"itemData":{"id":2198,"type":"article-journal","abstract":"Anxiety often is studied as a stand-alone construct in laboratory models. But in the context of coping with real-life anxiety, its negative impacts extend beyond aversive feelings and involve disruptions in ongoing goal-directed behaviors and cognitive functioning. Critical examples of cognitive constructs affected by anxiety are cognitive flexibility and decision making. In particular, anxiety impedes the ability to shift flexibly between strategies in response to changes in task demands, as well as the ability to maintain a strategy in the presence of distractors. The brain region most critically involved in behavioral flexibility is the prefrontal cortex (PFC), but little is known about how anxiety impacts PFC encoding of internal and external events that are critical for flexible behavior. Here we review animal and human neurophysiological and neuroimaging studies implicating PFC neural processing in anxiety-induced deficits in cognitive flexibility. We then suggest experimental and analytical approaches for future studies to gain a better mechanistic understanding of impaired cognitive inflexibility in anxiety and related disorders.","collection-title":"Cognitive Flexibility: Development, Disease, and Treatment","container-title":"Neuroscience","DOI":"10.1016/j.neuroscience.2016.06.013","ISSN":"0306-4522","journalAbbreviation":"Neuroscience","language":"en","page":"193-202","source":"ScienceDirect","title":"Impact of anxiety on prefrontal cortex encoding of cognitive flexibility","volume":"345","author":[{"family":"Park","given":"Junchol"},{"family":"Moghaddam","given":"Bita"}],"issued":{"date-parts":[["2017",3,14]]}}},{"id":2547,"uris":["http://zotero.org/users/5885257/items/NSLHHYJ6"],"uri":["http://zotero.org/users/5885257/items/NSLHHYJ6"],"itemData":{"id":2547,"type":"article-journal","abstract":"Several studies have investigated the cognitive profile in patients with Anorexia Nervosa (AN) and Bulimia Nervosa (BN); on the contrary few studies have evaluated it in patients with Binge Eating Disorder (BED). The purpose of this study was to compare decision making, central coherence and set-shifting between BED and AN patients.","container-title":"BMC Psychiatry","DOI":"10.1186/s12888-015-0395-z","ISSN":"1471-244X","issue":"1","journalAbbreviation":"BMC Psychiatry","page":"6","source":"BioMed Central","title":"Decision making, central coherence and set-shifting: a comparison between Binge Eating Disorder, Anorexia Nervosa and Healthy Controls","title-short":"Decision making, central coherence and set-shifting","volume":"15","author":[{"family":"Aloi","given":"Matteo"},{"family":"Rania","given":"Marianna"},{"family":"Caroleo","given":"Mariarita"},{"family":"Bruni","given":"Antonella"},{"family":"Palmieri","given":"Antonella"},{"family":"Cauteruccio","given":"Maria Antonella"},{"family":"De Fazio","given":"Pasquale"},{"family":"Segura-García","given":"Cristina"}],"issued":{"date-parts":[["2015",1,24]]}}}],"schema":"https://github.com/citation-style-language/schema/raw/master/csl-citation.json"} </w:instrText>
      </w:r>
      <w:r w:rsidRPr="00707755">
        <w:rPr>
          <w:rFonts w:ascii="Arial" w:hAnsi="Arial" w:cs="Arial"/>
          <w:sz w:val="22"/>
          <w:szCs w:val="22"/>
        </w:rPr>
        <w:fldChar w:fldCharType="separate"/>
      </w:r>
      <w:r w:rsidR="001B1BB5" w:rsidRPr="001B1BB5">
        <w:rPr>
          <w:rFonts w:ascii="Arial" w:hAnsi="Arial" w:cs="Arial"/>
          <w:sz w:val="22"/>
        </w:rPr>
        <w:t>[29–34]</w:t>
      </w:r>
      <w:r w:rsidRPr="00707755">
        <w:rPr>
          <w:rFonts w:ascii="Arial" w:hAnsi="Arial" w:cs="Arial"/>
          <w:sz w:val="22"/>
          <w:szCs w:val="22"/>
        </w:rPr>
        <w:fldChar w:fldCharType="end"/>
      </w:r>
      <w:r w:rsidRPr="00707755">
        <w:rPr>
          <w:rFonts w:ascii="Arial" w:hAnsi="Arial" w:cs="Arial"/>
          <w:sz w:val="22"/>
          <w:szCs w:val="22"/>
        </w:rPr>
        <w:t xml:space="preserve">. This project aims to characterize the underlying neurophysiology that support two types of behavioral flexibility: </w:t>
      </w:r>
      <w:r w:rsidRPr="00707755">
        <w:rPr>
          <w:rFonts w:ascii="Arial" w:hAnsi="Arial" w:cs="Arial"/>
          <w:b/>
          <w:bCs/>
          <w:sz w:val="22"/>
          <w:szCs w:val="22"/>
          <w:u w:val="single"/>
        </w:rPr>
        <w:t>Type 1</w:t>
      </w:r>
      <w:r w:rsidRPr="00707755">
        <w:rPr>
          <w:rFonts w:ascii="Arial" w:hAnsi="Arial" w:cs="Arial"/>
          <w:sz w:val="22"/>
          <w:szCs w:val="22"/>
          <w:u w:val="single"/>
        </w:rPr>
        <w:t>, context-dependent adjustments in behavior</w:t>
      </w:r>
      <w:r w:rsidRPr="00707755">
        <w:rPr>
          <w:rFonts w:ascii="Arial" w:hAnsi="Arial" w:cs="Arial"/>
          <w:sz w:val="22"/>
          <w:szCs w:val="22"/>
        </w:rPr>
        <w:t xml:space="preserve">, and </w:t>
      </w:r>
      <w:r w:rsidRPr="00707755">
        <w:rPr>
          <w:rFonts w:ascii="Arial" w:hAnsi="Arial" w:cs="Arial"/>
          <w:b/>
          <w:bCs/>
          <w:sz w:val="22"/>
          <w:szCs w:val="22"/>
          <w:u w:val="single"/>
        </w:rPr>
        <w:t>Type 2</w:t>
      </w:r>
      <w:r w:rsidRPr="00707755">
        <w:rPr>
          <w:rFonts w:ascii="Arial" w:hAnsi="Arial" w:cs="Arial"/>
          <w:sz w:val="22"/>
          <w:szCs w:val="22"/>
          <w:u w:val="single"/>
        </w:rPr>
        <w:t>, generalization in novel situations</w:t>
      </w:r>
      <w:r w:rsidRPr="00707755">
        <w:rPr>
          <w:rFonts w:ascii="Arial" w:hAnsi="Arial" w:cs="Arial"/>
          <w:sz w:val="22"/>
          <w:szCs w:val="22"/>
        </w:rPr>
        <w:t xml:space="preserve">. These two types of flexibility impose distinct computational demands on neural representations </w:t>
      </w:r>
      <w:r w:rsidRPr="00707755">
        <w:rPr>
          <w:rFonts w:ascii="Arial" w:hAnsi="Arial" w:cs="Arial"/>
          <w:sz w:val="22"/>
          <w:szCs w:val="22"/>
        </w:rPr>
        <w:fldChar w:fldCharType="begin"/>
      </w:r>
      <w:r w:rsidR="001B1BB5">
        <w:rPr>
          <w:rFonts w:ascii="Arial" w:hAnsi="Arial" w:cs="Arial"/>
          <w:sz w:val="22"/>
          <w:szCs w:val="22"/>
        </w:rPr>
        <w:instrText xml:space="preserve"> ADDIN ZOTERO_ITEM CSL_CITATION {"citationID":"R7t6MThn","properties":{"formattedCitation":"[13, 14, 16, 17]","plainCitation":"[13, 14, 16, 17]","noteIndex":0},"citationItems":[{"id":2127,"uris":["http://zotero.org/users/5885257/items/ENHFDS68"],"uri":["http://zotero.org/users/5885257/items/ENHFDS68"],"itemData":{"id":2127,"type":"article-journal","container-title":"Behavioral Neuroscience","DOI":"10.1037/0735-7044.113.5.867","ISSN":"1939-0084","issue":"5","note":"publisher: US: American Psychological Association","page":"867","source":"psycnet.apa.org","title":"Contextual fear conditioning, conjunctive representations, pattern completion, and the hippocampus.","volume":"113","author":[{"family":"Rudy","given":"Jerry W."},{"family":"O'Reilly","given":"Randall C."}],"issued":{"literal":"19991201"}}},{"id":1960,"uris":["http://zotero.org/groups/2561435/items/GKMLMB8P"],"uri":["http://zotero.org/groups/2561435/items/GKMLMB8P"],"itemData":{"id":1960,"type":"article-journal","abstract":"Neurons often respond to diverse combinations of task-relevant variables. This form of mixed selectivity plays an important computational role which is related to the dimensionality of the neural representations: high-dimensional representations with mixed selectivity allow a simple linear readout to generate a huge number of different potential responses. In contrast, neural representations based on highly specialized neurons are low dimensional and they preclude a linear readout from generating several responses that depend on multiple task-relevant variables. Here we review the conceptual and theoretical framework that explains the importance of mixed selectivity and the experimental evidence that recorded neural representations are high-dimensional. We end by discussing the implications for the design of future experiments.","collection-title":"Neurobiology of cognitive behavior","container-title":"Current Opinion in Neurobiology","DOI":"10.1016/j.conb.2016.01.010","ISSN":"0959-4388","journalAbbreviation":"Current Opinion in Neurobiology","language":"en","page":"66-74","source":"ScienceDirect","title":"Why neurons mix: high dimensionality for higher cognition","title-short":"Why neurons mix","volume":"37","author":[{"family":"Fusi","given":"Stefano"},{"family":"Miller","given":"Earl K"},{"family":"Rigotti","given":"Mattia"}],"issued":{"date-parts":[["2016",4,1]]}}},{"id":1798,"uris":["http://zotero.org/users/5885257/items/3U7WYGGD"],"uri":["http://zotero.org/users/5885257/items/3U7WYGGD"],"itemData":{"id":1798,"type":"article-journal","container-title":"Nature","DOI":"doi:10.1038/nature12160","issue":"7451","journalAbbreviation":"Nature","note":"publisher: Nature Publishing Group","page":"585--590","title":"The importance of mixed selectivity in complex cognitive tasks","volume":"497","author":[{"family":"Rigotti","given":"Mattia"},{"family":"Barak","given":"Omri"},{"family":"Warden","given":"Melissa R"},{"family":"Wang","given":"Xiao-Jing"},{"family":"Daw","given":"Nathaniel D"},{"family":"Miller","given":"Earl K"},{"family":"Fusi","given":"Stefano"}],"issued":{"date-parts":[["2013"]]}}},{"id":2145,"uris":["http://zotero.org/users/5885257/items/HBFCG8SC"],"uri":["http://zotero.org/users/5885257/items/HBFCG8SC"],"itemData":{"id":2145,"type":"article-journal","abstract":"Cognitive control allows us to think and behave flexibly based on our context and goals. At the heart of theories of cognitive control is a control representation that enables the same input to produce different outputs contingent on contextual factors. In this review, we focus on an important property of the control representation’s neural code: its representational dimensionality. Dimensionality of a neural representation balances a basic separability/generalizability trade-off in neural computation. We will discuss the implications of this trade-off for cognitive control. We will then briefly review current neuroscience findings regarding the dimensionality of control representations in the brain, particularly the prefrontal cortex. We conclude by highlighting open questions and crucial directions for future research.","container-title":"Current Opinion in Behavioral Sciences","DOI":"10.1016/j.cobeha.2020.07.002","ISSN":"2352-1546","journalAbbreviation":"Current Opinion in Behavioral Sciences","language":"en","page":"20-28","source":"ScienceDirect","title":"The dimensionality of neural representations for control","volume":"38","author":[{"family":"Badre","given":"David"},{"family":"Bhandari","given":"Apoorva"},{"family":"Keglovits","given":"Haley"},{"family":"Kikumoto","given":"Atsushi"}],"issued":{"date-parts":[["2021",4,1]]}}}],"schema":"https://github.com/citation-style-language/schema/raw/master/csl-citation.json"} </w:instrText>
      </w:r>
      <w:r w:rsidRPr="00707755">
        <w:rPr>
          <w:rFonts w:ascii="Arial" w:hAnsi="Arial" w:cs="Arial"/>
          <w:sz w:val="22"/>
          <w:szCs w:val="22"/>
        </w:rPr>
        <w:fldChar w:fldCharType="separate"/>
      </w:r>
      <w:r w:rsidR="001B1BB5">
        <w:rPr>
          <w:rFonts w:ascii="Arial" w:hAnsi="Arial" w:cs="Arial"/>
          <w:sz w:val="22"/>
        </w:rPr>
        <w:t>[13, 14, 16, 17]</w:t>
      </w:r>
      <w:r w:rsidRPr="00707755">
        <w:rPr>
          <w:rFonts w:ascii="Arial" w:hAnsi="Arial" w:cs="Arial"/>
          <w:sz w:val="22"/>
          <w:szCs w:val="22"/>
        </w:rPr>
        <w:fldChar w:fldCharType="end"/>
      </w:r>
      <w:r w:rsidRPr="00707755">
        <w:rPr>
          <w:rFonts w:ascii="Arial" w:hAnsi="Arial" w:cs="Arial"/>
          <w:sz w:val="22"/>
          <w:szCs w:val="22"/>
        </w:rPr>
        <w:t xml:space="preserve">, but no studies have systematically examined how neural representations might simultaneously support both types of flexible behavior. The dorsolateral prefrontal cortex (DLPFC) </w:t>
      </w:r>
      <w:r w:rsidRPr="00120B3E">
        <w:rPr>
          <w:rFonts w:ascii="Arial" w:hAnsi="Arial" w:cs="Arial"/>
          <w:sz w:val="22"/>
          <w:szCs w:val="22"/>
        </w:rPr>
        <w:fldChar w:fldCharType="begin"/>
      </w:r>
      <w:r w:rsidR="001B1BB5">
        <w:rPr>
          <w:rFonts w:ascii="Arial" w:hAnsi="Arial" w:cs="Arial"/>
          <w:sz w:val="22"/>
          <w:szCs w:val="22"/>
        </w:rPr>
        <w:instrText xml:space="preserve"> ADDIN ZOTERO_ITEM CSL_CITATION {"citationID":"Fgoa8N75","properties":{"formattedCitation":"[1, 3, 23\\uc0\\u8211{}25]","plainCitation":"[1, 3, 23–25]","noteIndex":0},"citationItems":[{"id":1801,"uris":["http://zotero.org/users/5885257/items/JPTLNXPA"],"uri":["http://zotero.org/users/5885257/items/JPTLNXPA"],"itemData":{"id":1801,"type":"article-journal","container-title":"Nature","issue":"6840","journalAbbreviation":"Nature","note":"publisher: Nature Publishing Group","page":"953--956","title":"Single neurons in prefrontal cortex encode abstract rules","volume":"411","author":[{"family":"Wallis","given":"Jonathan D"},{"family":"Anderson","given":"Kathleen C"},{"family":"Miller","given":"Earl K"}],"issued":{"date-parts":[["2001"]]}}},{"id":1804,"uris":["http://zotero.org/users/5885257/items/2WVXC3PS"],"uri":["http://zotero.org/users/5885257/items/2WVXC3PS"],"itemData":{"id":1804,"type":"article-journal","container-title":"Neuron","issue":"4","journalAbbreviation":"Neuron","note":"publisher: Elsevier","page":"869--881","title":"Abstract context representations in primate amygdala and prefrontal cortex","volume":"87","author":[{"family":"Saez","given":"A"},{"family":"Rigotti","given":"M"},{"family":"Ostojic","given":"S"},{"family":"Fusi","given":"S"},{"family":"Salzman","given":"CD"}],"issued":{"date-parts":[["2015"]]}}},{"id":1794,"uris":["http://zotero.org/users/5885257/items/BSH4BCMA"],"uri":["http://zotero.org/users/5885257/items/BSH4BCMA"],"itemData":{"id":1794,"type":"article-journal","container-title":"Neuron","issue":"2","journalAbbreviation":"Neuron","note":"publisher: Elsevier","page":"243--249","title":"Differences between neural activity in prefrontal cortex and striatum during learning of novel abstract categories","volume":"71","author":[{"family":"Antzoulatos","given":"Evan G"},{"family":"Miller","given":"Earl K"}],"issued":{"date-parts":[["2011"]]}}},{"id":1984,"uris":["http://zotero.org/groups/2561435/items/N34NZHGL"],"uri":["http://zotero.org/groups/2561435/items/N34NZHGL"],"itemData":{"id":1984,"type":"article-journal","abstract":"The prefrontal cortex has long been suspected to play an important role in cognitive control, in the ability to orchestrate thought and action in accordance with internal goals. Its neural basis, however, has remained a mystery. Here, we propose that cognitive control stems from the active maintenance of patterns of activity in the prefrontal cortex that represent goals and the means to achieve them. They provide bias signals to other brain structures whose net effect is to guide the flow of activity along neural pathways that establish the proper mappings between inputs, internal states, and outputs needed to perform a given task. We review neurophysiological, neurobiological, neuroimaging, and computational studies that support this theory and discuss its implications as well as further issues to be addressed","container-title":"Annual Review of Neuroscience","DOI":"10.1146/annurev.neuro.24.1.167","ISSN":"0147-006X","journalAbbreviation":"Annu. Rev. Neurosci.","language":"eng","note":"PMID: 11283309","page":"167-202","source":"PubMed","title":"An integrative theory of prefrontal cortex function","volume":"24","author":[{"family":"Miller","given":"E. K."},{"family":"Cohen","given":"J. D."}],"issued":{"date-parts":[["2001"]]}}},{"id":2142,"uris":["http://zotero.org/users/5885257/items/X25VNH9Z"],"uri":["http://zotero.org/users/5885257/items/X25VNH9Z"],"itemData":{"id":2142,"type":"article-journal","abstract":"Prefrontal cortex is thought to have a fundamental role in flexible, context-dependent behaviour, but the exact nature of the computations underlying this role remains largely unknown. In particular, individual prefrontal neurons often generate remarkably complex responses that defy deep understanding of their contribution to behaviour. Here we study prefrontal cortex activity in macaque monkeys trained to flexibly select and integrate noisy sensory inputs towards a choice. We find that the observed complexity and functional roles of single neurons are readily understood in the framework of a dynamical process unfolding at the level of the population. The population dynamics can be reproduced by a trained recurrent neural network, which suggests a previously unknown mechanism for selection and integration of task-relevant inputs. This mechanism indicates that selection and integration are two aspects of a single dynamical process unfolding within the same prefrontal circuits, and potentially provides a novel, general framework for understanding context-dependent computations.","container-title":"Nature","DOI":"10.1038/nature12742","ISSN":"1476-4687","issue":"7474","language":"en","note":"number: 7474\npublisher: Nature Publishing Group","page":"78-84","source":"www.nature.com","title":"Context-dependent computation by recurrent dynamics in prefrontal cortex","volume":"503","author":[{"family":"Mante","given":"Valerio"},{"family":"Sussillo","given":"David"},{"family":"Shenoy","given":"Krishna V."},{"family":"Newsome","given":"William T."}],"issued":{"date-parts":[["2013",11]]}}}],"schema":"https://github.com/citation-style-language/schema/raw/master/csl-citation.json"} </w:instrText>
      </w:r>
      <w:r w:rsidRPr="00120B3E">
        <w:rPr>
          <w:rFonts w:ascii="Arial" w:hAnsi="Arial" w:cs="Arial"/>
          <w:sz w:val="22"/>
          <w:szCs w:val="22"/>
        </w:rPr>
        <w:fldChar w:fldCharType="separate"/>
      </w:r>
      <w:r w:rsidR="001B1BB5" w:rsidRPr="001B1BB5">
        <w:rPr>
          <w:rFonts w:ascii="Arial" w:hAnsi="Arial" w:cs="Arial"/>
          <w:sz w:val="22"/>
        </w:rPr>
        <w:t>[1, 3, 23–25]</w:t>
      </w:r>
      <w:r w:rsidRPr="00120B3E">
        <w:rPr>
          <w:rFonts w:ascii="Arial" w:hAnsi="Arial" w:cs="Arial"/>
          <w:sz w:val="22"/>
          <w:szCs w:val="22"/>
        </w:rPr>
        <w:fldChar w:fldCharType="end"/>
      </w:r>
      <w:r w:rsidRPr="00707755">
        <w:rPr>
          <w:rFonts w:ascii="Arial" w:hAnsi="Arial" w:cs="Arial"/>
          <w:sz w:val="22"/>
          <w:szCs w:val="22"/>
        </w:rPr>
        <w:t xml:space="preserve"> and hippocampus (HPC) </w:t>
      </w:r>
      <w:r w:rsidRPr="00120B3E">
        <w:rPr>
          <w:rFonts w:ascii="Arial" w:hAnsi="Arial" w:cs="Arial"/>
          <w:sz w:val="22"/>
          <w:szCs w:val="22"/>
        </w:rPr>
        <w:fldChar w:fldCharType="begin"/>
      </w:r>
      <w:r w:rsidR="001B1BB5">
        <w:rPr>
          <w:rFonts w:ascii="Arial" w:hAnsi="Arial" w:cs="Arial"/>
          <w:sz w:val="22"/>
          <w:szCs w:val="22"/>
        </w:rPr>
        <w:instrText xml:space="preserve"> ADDIN ZOTERO_ITEM CSL_CITATION {"citationID":"HGtD8dt6","properties":{"formattedCitation":"[13, 18\\uc0\\u8211{}22]","plainCitation":"[13, 18–22]","noteIndex":0},"citationItems":[{"id":1796,"uris":["http://zotero.org/users/5885257/items/8SBJ4NZ4"],"uri":["http://zotero.org/users/5885257/items/8SBJ4NZ4"],"itemData":{"id":1796,"type":"article-journal","container-title":"Science","issue":"6292","journalAbbreviation":"Science","note":"publisher: American Association for the Advancement of Science","page":"1464--1468","title":"Organizing conceptual knowledge in humans with a gridlike code","volume":"352","author":[{"family":"Constantinescu","given":"Alexandra O"},{"family":"O'Reilly","given":"Jill X"},{"family":"Behrens","given":"Timothy EJ"}],"issued":{"date-parts":[["2016"]]}}},{"id":1787,"uris":["http://zotero.org/users/5885257/items/KZ9EHYSH"],"uri":["http://zotero.org/users/5885257/items/KZ9EHYSH"],"itemData":{"id":1787,"type":"article-journal","container-title":"Proceedings of the National Academy of Sciences","issue":"19","journalAbbreviation":"Proceedings of the National Academy of Sciences","note":"publisher: National Acad Sciences","page":"9634--9643","title":"A neural signature of pattern separation in the monkey hippocampus","volume":"116","author":[{"family":"Sakon","given":"John J"},{"family":"Suzuki","given":"Wendy A"}],"issued":{"date-parts":[["2019"]]}}},{"id":2120,"uris":["http://zotero.org/users/5885257/items/XRFGCRIX"],"uri":["http://zotero.org/users/5885257/items/XRFGCRIX"],"itemData":{"id":2120,"type":"article-journal","abstract":"The hippocampal-entorhinal system is important for spatial and relational memory tasks. We formally link these domains, provide a mechanistic understanding of the hippocampal role in generalization, and offer unifying principles underlying many entorhinal and hippocampal cell types. We propose medial entorhinal cells form a basis describing structural knowledge, and hippocampal cells link this basis with sensory representations. Adopting these principles, we introduce the Tolman-Eichenbaum machine (TEM). After learning, TEM entorhinal cells display diverse properties resembling apparently bespoke spatial responses, such as grid, band, border, and object-vector cells. TEM hippocampal cells include place and landmark cells that remap between environments. Crucially, TEM also aligns with empirically recorded representations in complex non-spatial tasks. TEM also generates predictions that hippocampal remapping is not random as previously believed; rather, structural knowledge is preserved across environments. We confirm this structural transfer over remapping in simultaneously recorded place and grid cells.","container-title":"Cell","DOI":"10.1016/j.cell.2020.10.024","ISSN":"0092-8674","issue":"5","journalAbbreviation":"Cell","language":"en","page":"1249-1263.e23","source":"ScienceDirect","title":"The Tolman-Eichenbaum Machine: Unifying Space and Relational Memory through Generalization in the Hippocampal Formation","title-short":"The Tolman-Eichenbaum Machine","volume":"183","author":[{"family":"Whittington","given":"James C. R."},{"family":"Muller","given":"Timothy H."},{"family":"Mark","given":"Shirley"},{"family":"Chen","given":"Guifen"},{"family":"Barry","given":"Caswell"},{"family":"Burgess","given":"Neil"},{"family":"Behrens","given":"Timothy E. J."}],"issued":{"date-parts":[["2020",11,25]]}}},{"id":1946,"uris":["http://zotero.org/groups/2561435/items/F7HNZIEX"],"uri":["http://zotero.org/groups/2561435/items/F7HNZIEX"],"itemData":{"id":1946,"type":"article-journal","abstract":"The hippocampus is implicated in associative memory and spatial navigation. To investigate how these functions are mixed in the hippocampus, we recorded from single hippocampal neurons in macaque monkeys navigating a virtual maze during a foraging task and a context–object associative memory task. During both tasks, single neurons encoded information about spatial position; a linear classifier also decoded position. However, the population code for space did not generalize across tasks, particularly where stimuli relevant to the associative memory task appeared. Single-neuron and population-level analyses revealed that cross-task changes were due to selectivity for nonspatial features of the associative memory task when they were visually available (perceptual coding) and following their disappearance (mnemonic coding). Our results show that neurons in the primate hippocampus nonlinearly mix information about space and nonspatial elements of the environment in a task-dependent manner; this efficient code flexibly represents unique perceptual experiences and correspondent memories.","container-title":"Nature Neuroscience","DOI":"10.1038/s41593-019-0548-3","ISSN":"1546-1726","issue":"1","language":"en","note":"number: 1\npublisher: Nature Publishing Group","page":"103-112","source":"www.nature.com","title":"Context-dependent representations of objects and space in the primate hippocampus during virtual navigation","volume":"23","author":[{"family":"Gulli","given":"Roberto A."},{"family":"Duong","given":"Lyndon R."},{"family":"Corrigan","given":"Benjamin W."},{"family":"Doucet","given":"Guillaume"},{"family":"Williams","given":"Sylvain"},{"family":"Fusi","given":"Stefano"},{"family":"Martinez-Trujillo","given":"Julio C."}],"issued":{"date-parts":[["2020",1]]}}},{"id":2129,"uris":["http://zotero.org/users/5885257/items/SYPAMP5I"],"uri":["http://zotero.org/users/5885257/items/SYPAMP5I"],"itemData":{"id":2129,"type":"article-journal","abstract":"The mechanisms for pattern completion and pattern separation are described in the context of a theory of hippocampal function in which the hippocampal CA3 system operates as a single attractor or autoassociation network to enable rapid, one-trial, associations between any spatial location (place in rodents, or spatial view in primates) and an object or reward, and to provide for completion of the whole memory during recall from any part. The factors important in the pattern completion in CA3 together with a large number of independent memories stored in CA3 include a sparse distributed representation which is enhanced by the graded firing rates of CA3 neurons, representations that are independent due to the randomizing effect of the mossy fibers, heterosynaptic long-term depression as well as long-term potentiation in the recurrent collateral synapses, and diluted connectivity to minimize the number of multiple synapses between any pair of CA3 neurons which otherwise distort the basins of attraction. Recall of information from CA3 is implemented by the entorhinal cortex perforant path synapses to CA3 cells, which acting as a pattern associator allow some pattern generalization. Pattern separation is performed in the dentate granule cells using competitive learning to convert grid-like entorhinal cortex firing to place-like fields. Pattern separation in CA3, which is important for completion of any one of the stored patterns from a fragment, is provided for by the randomizing effect of the mossy fiber synapses to which neurogenesis may contribute, by the large number of dentate granule cells each with a sparse representation, and by the sparse independent representations in CA3. Recall to the neocortex is achieved by a reverse hierarchical series of pattern association networks implemented by the hippocampo-cortical backprojections, each one of which performs some pattern generalization, to retrieve a complete pattern of cortical firing in higher-order cortical areas","container-title":"Frontiers in Systems Neuroscience","DOI":"10.3389/fnsys.2013.00074","ISSN":"1662-5137","journalAbbreviation":"Front. Syst. Neurosci.","language":"English","note":"publisher: Frontiers","source":"Frontiers","title":"The mechanisms for pattern completion and pattern separation in the hippocampus","URL":"https://www.frontiersin.org/articles/10.3389/fnsys.2013.00074/full","volume":"7","author":[{"family":"Rolls","given":"Edmund"}],"accessed":{"date-parts":[["2020",12,1]]},"issued":{"date-parts":[["2013"]]}}},{"id":2127,"uris":["http://zotero.org/users/5885257/items/ENHFDS68"],"uri":["http://zotero.org/users/5885257/items/ENHFDS68"],"itemData":{"id":2127,"type":"article-journal","container-title":"Behavioral Neuroscience","DOI":"10.1037/0735-7044.113.5.867","ISSN":"1939-0084","issue":"5","note":"publisher: US: American Psychological Association","page":"867","source":"psycnet.apa.org","title":"Contextual fear conditioning, conjunctive representations, pattern completion, and the hippocampus.","volume":"113","author":[{"family":"Rudy","given":"Jerry W."},{"family":"O'Reilly","given":"Randall C."}],"issued":{"literal":"19991201"}}}],"schema":"https://github.com/citation-style-language/schema/raw/master/csl-citation.json"} </w:instrText>
      </w:r>
      <w:r w:rsidRPr="00120B3E">
        <w:rPr>
          <w:rFonts w:ascii="Arial" w:hAnsi="Arial" w:cs="Arial"/>
          <w:sz w:val="22"/>
          <w:szCs w:val="22"/>
        </w:rPr>
        <w:fldChar w:fldCharType="separate"/>
      </w:r>
      <w:r w:rsidR="001B1BB5" w:rsidRPr="001B1BB5">
        <w:rPr>
          <w:rFonts w:ascii="Arial" w:hAnsi="Arial" w:cs="Arial"/>
          <w:sz w:val="22"/>
        </w:rPr>
        <w:t>[13, 18–22]</w:t>
      </w:r>
      <w:r w:rsidRPr="00120B3E">
        <w:rPr>
          <w:rFonts w:ascii="Arial" w:hAnsi="Arial" w:cs="Arial"/>
          <w:sz w:val="22"/>
          <w:szCs w:val="22"/>
        </w:rPr>
        <w:fldChar w:fldCharType="end"/>
      </w:r>
      <w:r w:rsidRPr="00707755">
        <w:rPr>
          <w:rFonts w:ascii="Arial" w:hAnsi="Arial" w:cs="Arial"/>
          <w:sz w:val="22"/>
          <w:szCs w:val="22"/>
        </w:rPr>
        <w:t xml:space="preserve"> are thought to contribute to both types of flexibility, but delineating each area’s unique computational role is difficult. </w:t>
      </w:r>
      <w:r w:rsidRPr="00707755">
        <w:rPr>
          <w:rFonts w:ascii="Arial" w:hAnsi="Arial" w:cs="Arial"/>
          <w:sz w:val="22"/>
          <w:szCs w:val="22"/>
          <w:u w:val="single"/>
        </w:rPr>
        <w:t xml:space="preserve">The </w:t>
      </w:r>
      <w:r w:rsidRPr="00707755">
        <w:rPr>
          <w:rFonts w:ascii="Arial" w:hAnsi="Arial" w:cs="Arial"/>
          <w:b/>
          <w:bCs/>
          <w:sz w:val="22"/>
          <w:szCs w:val="22"/>
          <w:u w:val="single"/>
        </w:rPr>
        <w:t>hypothesis</w:t>
      </w:r>
      <w:r w:rsidRPr="00707755">
        <w:rPr>
          <w:rFonts w:ascii="Arial" w:hAnsi="Arial" w:cs="Arial"/>
          <w:sz w:val="22"/>
          <w:szCs w:val="22"/>
          <w:u w:val="single"/>
        </w:rPr>
        <w:t xml:space="preserve"> of this grant is that neural representations – considered as the pattern of activity in a population across experimental conditions - must exhibit a particular </w:t>
      </w:r>
      <w:r w:rsidRPr="00707755">
        <w:rPr>
          <w:rFonts w:ascii="Arial" w:hAnsi="Arial" w:cs="Arial"/>
          <w:i/>
          <w:iCs/>
          <w:sz w:val="22"/>
          <w:szCs w:val="22"/>
          <w:u w:val="single"/>
        </w:rPr>
        <w:t>geometry</w:t>
      </w:r>
      <w:r w:rsidRPr="00707755">
        <w:rPr>
          <w:rFonts w:ascii="Arial" w:hAnsi="Arial" w:cs="Arial"/>
          <w:sz w:val="22"/>
          <w:szCs w:val="22"/>
          <w:u w:val="single"/>
        </w:rPr>
        <w:t xml:space="preserve"> to support these two types of behavioral flexibility</w:t>
      </w:r>
      <w:r w:rsidRPr="00707755">
        <w:rPr>
          <w:rFonts w:ascii="Arial" w:hAnsi="Arial" w:cs="Arial"/>
          <w:sz w:val="22"/>
          <w:szCs w:val="22"/>
        </w:rPr>
        <w:t>. I will test this hypothesis by comparing the geometry of representations</w:t>
      </w:r>
      <w:r>
        <w:rPr>
          <w:rFonts w:ascii="Arial" w:hAnsi="Arial" w:cs="Arial"/>
          <w:sz w:val="22"/>
          <w:szCs w:val="22"/>
        </w:rPr>
        <w:t xml:space="preserve"> during</w:t>
      </w:r>
      <w:r w:rsidRPr="00707755">
        <w:rPr>
          <w:rFonts w:ascii="Arial" w:hAnsi="Arial" w:cs="Arial"/>
          <w:sz w:val="22"/>
          <w:szCs w:val="22"/>
        </w:rPr>
        <w:t xml:space="preserve"> </w:t>
      </w:r>
      <w:r>
        <w:rPr>
          <w:rFonts w:ascii="Arial" w:hAnsi="Arial" w:cs="Arial"/>
          <w:sz w:val="22"/>
          <w:szCs w:val="22"/>
        </w:rPr>
        <w:t>successful and unsuccessful instances</w:t>
      </w:r>
      <w:r w:rsidRPr="00707755">
        <w:rPr>
          <w:rFonts w:ascii="Arial" w:hAnsi="Arial" w:cs="Arial"/>
          <w:sz w:val="22"/>
          <w:szCs w:val="22"/>
        </w:rPr>
        <w:t xml:space="preserve"> these two types of flexibility. I seek to elucidate physiological principles accounting for these forms of flexibility, laying the groundwork for translational studies of conditions marked by behavioral inflexibility.</w:t>
      </w:r>
    </w:p>
    <w:p w14:paraId="2C13F06F" w14:textId="30A53C8A" w:rsidR="009A2F76" w:rsidRPr="000C6D78" w:rsidRDefault="009A2F76" w:rsidP="009A2F76">
      <w:pPr>
        <w:ind w:firstLine="360"/>
        <w:jc w:val="both"/>
        <w:rPr>
          <w:rFonts w:ascii="Arial" w:hAnsi="Arial" w:cs="Arial"/>
          <w:i/>
          <w:iCs/>
          <w:sz w:val="22"/>
          <w:szCs w:val="22"/>
          <w:u w:val="single"/>
        </w:rPr>
      </w:pPr>
      <w:r>
        <w:rPr>
          <w:rFonts w:ascii="Arial" w:hAnsi="Arial" w:cs="Arial"/>
          <w:b/>
          <w:bCs/>
          <w:i/>
          <w:iCs/>
          <w:sz w:val="22"/>
          <w:szCs w:val="22"/>
          <w:u w:val="single"/>
        </w:rPr>
        <w:t xml:space="preserve">1.2 </w:t>
      </w:r>
      <w:r w:rsidRPr="004801A4">
        <w:rPr>
          <w:rFonts w:ascii="Arial" w:hAnsi="Arial" w:cs="Arial"/>
          <w:b/>
          <w:bCs/>
          <w:i/>
          <w:iCs/>
          <w:sz w:val="22"/>
          <w:szCs w:val="22"/>
          <w:u w:val="single"/>
        </w:rPr>
        <w:t>Neural Representations in Systems Neuroscience:</w:t>
      </w:r>
      <w:r>
        <w:rPr>
          <w:rFonts w:ascii="Arial" w:hAnsi="Arial" w:cs="Arial"/>
          <w:sz w:val="22"/>
          <w:szCs w:val="22"/>
        </w:rPr>
        <w:t xml:space="preserve"> Neural representations are patterns of activity in a neural ensemble that can represent (encode) variables describing a situation. These variables can describe “explicit” features of the world (e.g. stimuli, physical actions, or even internal state variables), and “hidden” (or latent) features, such as relationships between objects or other features </w:t>
      </w:r>
      <w:r>
        <w:rPr>
          <w:rFonts w:ascii="Arial" w:hAnsi="Arial" w:cs="Arial"/>
          <w:sz w:val="22"/>
          <w:szCs w:val="22"/>
        </w:rPr>
        <w:fldChar w:fldCharType="begin"/>
      </w:r>
      <w:r w:rsidR="001B1BB5">
        <w:rPr>
          <w:rFonts w:ascii="Arial" w:hAnsi="Arial" w:cs="Arial"/>
          <w:sz w:val="22"/>
          <w:szCs w:val="22"/>
        </w:rPr>
        <w:instrText xml:space="preserve"> ADDIN ZOTERO_ITEM CSL_CITATION {"citationID":"SPIs1EgY","properties":{"formattedCitation":"[35]","plainCitation":"[35]","noteIndex":0},"citationItems":[{"id":"AqMOTauj/57wrAfoO","uris":["http://zotero.org/users/5885257/items/MQ2VCEKX"],"uri":["http://zotero.org/users/5885257/items/MQ2VCEKX"],"itemData":{"id":1308,"type":"article-journal","abstract":"It is proposed that a cognitive map encoding the relationships between entities in the world supports flexible behavior, but the majority of the neural evidence for such a system comes from studies of spatial navigation. Recent work describing neuronal parallels between spatial and non-spatial behaviors has rekindled the notion of a systematic organization of knowledge across multiple domains. We review experimental evidence and theoretical frameworks that point to principles unifying these apparently disparate functions. These principles describe how to learn and use abstract, generalizable knowledge and suggest that map-like representations observed in a spatial context may be an instance of general coding mechanisms capable of organizing knowledge of all kinds. We highlight how artificial agents endowed with such principles exhibit flexible behavior and learn map-like representations observed in the brain. Finally, we speculate on how these principles may offer insight into the extreme generalizations, abstractions, and inferences that characterize human cognition.","container-title":"Neuron","DOI":"10.1016/j.neuron.2018.10.002","ISSN":"0896-6273","issue":"2","journalAbbreviation":"Neuron","language":"en","page":"490-509","source":"ScienceDirect","title":"What Is a Cognitive Map? Organizing Knowledge for Flexible Behavior","title-short":"What Is a Cognitive Map?","volume":"100","author":[{"family":"Behrens","given":"Timothy E. J."},{"family":"Muller","given":"Timothy H."},{"family":"Whittington","given":"James C. R."},{"family":"Mark","given":"Shirley"},{"family":"Baram","given":"Alon B."},{"family":"Stachenfeld","given":"Kimberly L."},{"family":"Kurth-Nelson","given":"Zeb"}],"issued":{"date-parts":[["2018",10,24]]}}}],"schema":"https://github.com/citation-style-language/schema/raw/master/csl-citation.json"} </w:instrText>
      </w:r>
      <w:r>
        <w:rPr>
          <w:rFonts w:ascii="Arial" w:hAnsi="Arial" w:cs="Arial"/>
          <w:sz w:val="22"/>
          <w:szCs w:val="22"/>
        </w:rPr>
        <w:fldChar w:fldCharType="separate"/>
      </w:r>
      <w:r w:rsidR="001B1BB5">
        <w:rPr>
          <w:rFonts w:ascii="Arial" w:hAnsi="Arial" w:cs="Arial"/>
          <w:sz w:val="22"/>
        </w:rPr>
        <w:t>[35]</w:t>
      </w:r>
      <w:r>
        <w:rPr>
          <w:rFonts w:ascii="Arial" w:hAnsi="Arial" w:cs="Arial"/>
          <w:sz w:val="22"/>
          <w:szCs w:val="22"/>
        </w:rPr>
        <w:fldChar w:fldCharType="end"/>
      </w:r>
      <w:r>
        <w:rPr>
          <w:rFonts w:ascii="Arial" w:hAnsi="Arial" w:cs="Arial"/>
          <w:sz w:val="22"/>
          <w:szCs w:val="22"/>
        </w:rPr>
        <w:t>. Traditionally,</w:t>
      </w:r>
      <w:r w:rsidRPr="006C32B1">
        <w:rPr>
          <w:rFonts w:ascii="Arial" w:hAnsi="Arial" w:cs="Arial"/>
          <w:sz w:val="22"/>
          <w:szCs w:val="22"/>
        </w:rPr>
        <w:t xml:space="preserve"> research in neuroscience has </w:t>
      </w:r>
      <w:r>
        <w:rPr>
          <w:rFonts w:ascii="Arial" w:hAnsi="Arial" w:cs="Arial"/>
          <w:sz w:val="22"/>
          <w:szCs w:val="22"/>
        </w:rPr>
        <w:t>sought to measure</w:t>
      </w:r>
      <w:r w:rsidRPr="006C32B1">
        <w:rPr>
          <w:rFonts w:ascii="Arial" w:hAnsi="Arial" w:cs="Arial"/>
          <w:sz w:val="22"/>
          <w:szCs w:val="22"/>
        </w:rPr>
        <w:t xml:space="preserve"> </w:t>
      </w:r>
      <w:r>
        <w:rPr>
          <w:rFonts w:ascii="Arial" w:hAnsi="Arial" w:cs="Arial"/>
          <w:sz w:val="22"/>
          <w:szCs w:val="22"/>
        </w:rPr>
        <w:t xml:space="preserve">the </w:t>
      </w:r>
      <w:r w:rsidRPr="008A5AD7">
        <w:rPr>
          <w:rFonts w:ascii="Arial" w:hAnsi="Arial" w:cs="Arial"/>
          <w:i/>
          <w:iCs/>
          <w:sz w:val="22"/>
          <w:szCs w:val="22"/>
        </w:rPr>
        <w:t>content</w:t>
      </w:r>
      <w:r>
        <w:rPr>
          <w:rFonts w:ascii="Arial" w:hAnsi="Arial" w:cs="Arial"/>
          <w:sz w:val="22"/>
          <w:szCs w:val="22"/>
        </w:rPr>
        <w:t xml:space="preserve"> of neural</w:t>
      </w:r>
      <w:r w:rsidRPr="006C32B1">
        <w:rPr>
          <w:rFonts w:ascii="Arial" w:hAnsi="Arial" w:cs="Arial"/>
          <w:sz w:val="22"/>
          <w:szCs w:val="22"/>
        </w:rPr>
        <w:t xml:space="preserve"> representations</w:t>
      </w:r>
      <w:r>
        <w:rPr>
          <w:rFonts w:ascii="Arial" w:hAnsi="Arial" w:cs="Arial"/>
          <w:sz w:val="22"/>
          <w:szCs w:val="22"/>
        </w:rPr>
        <w:t xml:space="preserve"> in efforts to explain complex behaviors without considering that this information may be insufficient for understanding how a representation supports different types of flexible behavior (generalization in novel situations, in particular).</w:t>
      </w:r>
    </w:p>
    <w:p w14:paraId="13FBA3A0" w14:textId="48AD695C" w:rsidR="009A2F76" w:rsidRDefault="009A2F76" w:rsidP="009A2F76">
      <w:pPr>
        <w:ind w:firstLine="360"/>
        <w:jc w:val="both"/>
        <w:rPr>
          <w:rFonts w:ascii="Arial" w:hAnsi="Arial" w:cs="Arial"/>
          <w:i/>
          <w:iCs/>
          <w:sz w:val="22"/>
          <w:szCs w:val="22"/>
          <w:u w:val="single"/>
        </w:rPr>
      </w:pPr>
      <w:r>
        <w:rPr>
          <w:rFonts w:ascii="Arial" w:hAnsi="Arial" w:cs="Arial"/>
          <w:b/>
          <w:bCs/>
          <w:i/>
          <w:iCs/>
          <w:sz w:val="22"/>
          <w:szCs w:val="22"/>
          <w:u w:val="single"/>
        </w:rPr>
        <w:t xml:space="preserve">1.3 </w:t>
      </w:r>
      <w:r w:rsidRPr="005D5FEE">
        <w:rPr>
          <w:rFonts w:ascii="Arial" w:hAnsi="Arial" w:cs="Arial"/>
          <w:b/>
          <w:bCs/>
          <w:i/>
          <w:iCs/>
          <w:sz w:val="22"/>
          <w:szCs w:val="22"/>
          <w:u w:val="single"/>
        </w:rPr>
        <w:t>The Geometry of Neural Representations:</w:t>
      </w:r>
      <w:r>
        <w:rPr>
          <w:rFonts w:ascii="Arial" w:hAnsi="Arial" w:cs="Arial"/>
          <w:sz w:val="22"/>
          <w:szCs w:val="22"/>
        </w:rPr>
        <w:t xml:space="preserve"> In contrast to this traditional approach, recent work has suggested that analyzing the </w:t>
      </w:r>
      <w:r w:rsidRPr="000A7E16">
        <w:rPr>
          <w:rFonts w:ascii="Arial" w:hAnsi="Arial" w:cs="Arial"/>
          <w:i/>
          <w:iCs/>
          <w:sz w:val="22"/>
          <w:szCs w:val="22"/>
        </w:rPr>
        <w:t>geometry</w:t>
      </w:r>
      <w:r w:rsidRPr="000A7E16">
        <w:rPr>
          <w:rFonts w:ascii="Arial" w:hAnsi="Arial" w:cs="Arial"/>
          <w:sz w:val="22"/>
          <w:szCs w:val="22"/>
        </w:rPr>
        <w:t xml:space="preserve"> of neural representations </w:t>
      </w:r>
      <w:r>
        <w:rPr>
          <w:rFonts w:ascii="Arial" w:hAnsi="Arial" w:cs="Arial"/>
          <w:sz w:val="22"/>
          <w:szCs w:val="22"/>
        </w:rPr>
        <w:t>can illuminate the computational role of a neural ensemble in supporting Type 1 and Type 2 flexibility</w:t>
      </w:r>
      <w:r w:rsidRPr="00AF1D54">
        <w:rPr>
          <w:rFonts w:ascii="Arial" w:hAnsi="Arial" w:cs="Arial"/>
          <w:sz w:val="22"/>
          <w:szCs w:val="22"/>
        </w:rPr>
        <w:t xml:space="preserve"> </w:t>
      </w:r>
      <w:r w:rsidRPr="00AF1D54">
        <w:rPr>
          <w:rFonts w:ascii="Arial" w:hAnsi="Arial" w:cs="Arial"/>
          <w:sz w:val="22"/>
          <w:szCs w:val="22"/>
        </w:rPr>
        <w:fldChar w:fldCharType="begin"/>
      </w:r>
      <w:r w:rsidR="001B1BB5">
        <w:rPr>
          <w:rFonts w:ascii="Arial" w:hAnsi="Arial" w:cs="Arial"/>
          <w:sz w:val="22"/>
          <w:szCs w:val="22"/>
        </w:rPr>
        <w:instrText xml:space="preserve"> ADDIN ZOTERO_ITEM CSL_CITATION {"citationID":"T3ZNyjBk","properties":{"formattedCitation":"[2, 28]","plainCitation":"[2, 28]","noteIndex":0},"citationItems":[{"id":"AqMOTauj/hUTCmMyW","uris":["http://zotero.org/users/5885257/items/3HFW55VS"],"uri":["http://zotero.org/users/5885257/items/3HFW55VS"],"itemData":{"id":2131,"type":"article-journal","abstract":"The curse of dimensionality plagues models of reinforcement learning and decision making. The process of abstraction solves this by constructing variables describing features shared by different instances, reducing dimensionality and enabling generalization in novel situations. Here, we characterized neural representations in monkeys performing a task described by different hidden and explicit variables. Abstraction was defined operationally using the generalization performance of neural decoders across task conditions not used for training, which requires a particular geometry of neural representations. Neural ensembles in prefrontal cortex, hippocampus, and simulated neural networks simultaneously represented multiple variables in a geometry reflecting abstraction but that still allowed a linear classifier to decode a large number of other variables (high shattering dimensionality). Furthermore, this geometry changed in relation to task events and performance. These findings elucidate how the brain and artificial systems represent variables in an abstract format while preserving the advantages conferred by high shattering dimensionality.","container-title":"Cell","DOI":"10.1016/j.cell.2020.09.031","ISSN":"0092-8674","issue":"4","journalAbbreviation":"Cell","language":"en","page":"954-967.e21","source":"ScienceDirect","title":"The Geometry of Abstraction in the Hippocampus and Prefrontal Cortex","volume":"183","author":[{"family":"Bernardi","given":"Silvia"},{"family":"Benna","given":"Marcus K."},{"family":"Rigotti","given":"Mattia"},{"family":"Munuera","given":"Jérôme"},{"family":"Fusi","given":"Stefano"},{"family":"Salzman","given":"C. Daniel"}],"issued":{"date-parts":[["2020",11,12]]}}},{"id":2134,"uris":["http://zotero.org/users/5885257/items/AH3UY4GU"],"uri":["http://zotero.org/users/5885257/items/AH3UY4GU"],"itemData":{"id":2134,"type":"article-journal","abstract":"•\n              Representational geometry is a framework that enables us to relate brain, computation, and cognition.\n            \n            \n              •\n              Representations in brains and models can be characterized by representational distance matrices.\n            \n            \n              •\n              Distance matrices can be readily compared to test computational models.\n            \n            \n              •\n              We review recent insights into perception, cognition, memory, and action and discuss current challenges.\n            \n          \n        , The cognitive concept of representation plays a key role in theories of brain information processing. However, linking neuronal activity to representational content and cognitive theory remains challenging. Recent studies have characterized the representational geometry of neural population codes by means of representational distance matrices, enabling researchers to compare representations across stages of processing and to test cognitive and computational theories. Representational geometry provides a useful intermediate level of description, capturing both the information represented in a neuronal population code and the format in which it is represented. We review recent insights gained with this approach in perception, memory, cognition, and action. Analyses of representational geometry can compare representations between models and the brain, and promise to explain brain computation as transformation of representational similarity structure.","container-title":"Trends in Cognitive Sciences","DOI":"10.1016/j.tics.2013.06.007","ISSN":"1364-6613","issue":"8","journalAbbreviation":"Trends Cogn Sci","note":"PMID: 23876494\nPMCID: PMC3730178","page":"401-412","source":"PubMed Central","title":"Representational geometry: integrating cognition, computation, and the brain","title-short":"Representational geometry","volume":"17","author":[{"family":"Kriegeskorte","given":"Nikolaus"},{"family":"Kievit","given":"Rogier A."}],"issued":{"date-parts":[["2013",8]]}}}],"schema":"https://github.com/citation-style-language/schema/raw/master/csl-citation.json"} </w:instrText>
      </w:r>
      <w:r w:rsidRPr="00AF1D54">
        <w:rPr>
          <w:rFonts w:ascii="Arial" w:hAnsi="Arial" w:cs="Arial"/>
          <w:sz w:val="22"/>
          <w:szCs w:val="22"/>
        </w:rPr>
        <w:fldChar w:fldCharType="separate"/>
      </w:r>
      <w:r w:rsidR="001B1BB5">
        <w:rPr>
          <w:rFonts w:ascii="Arial" w:hAnsi="Arial" w:cs="Arial"/>
          <w:sz w:val="22"/>
          <w:szCs w:val="22"/>
        </w:rPr>
        <w:t>[2, 28]</w:t>
      </w:r>
      <w:r w:rsidRPr="00AF1D54">
        <w:rPr>
          <w:rFonts w:ascii="Arial" w:hAnsi="Arial" w:cs="Arial"/>
          <w:sz w:val="22"/>
          <w:szCs w:val="22"/>
        </w:rPr>
        <w:fldChar w:fldCharType="end"/>
      </w:r>
      <w:r w:rsidRPr="00E812CD">
        <w:rPr>
          <w:rFonts w:ascii="Arial" w:hAnsi="Arial" w:cs="Arial"/>
          <w:sz w:val="22"/>
          <w:szCs w:val="22"/>
        </w:rPr>
        <w:t>.</w:t>
      </w:r>
      <w:r>
        <w:rPr>
          <w:rFonts w:ascii="Arial" w:hAnsi="Arial" w:cs="Arial"/>
          <w:sz w:val="22"/>
          <w:szCs w:val="22"/>
        </w:rPr>
        <w:t xml:space="preserve"> </w:t>
      </w:r>
      <w:r w:rsidRPr="008A5AD7">
        <w:rPr>
          <w:rFonts w:ascii="Arial" w:hAnsi="Arial" w:cs="Arial"/>
          <w:sz w:val="22"/>
          <w:szCs w:val="22"/>
          <w:u w:val="single"/>
        </w:rPr>
        <w:t xml:space="preserve">Geometry here refers to the </w:t>
      </w:r>
      <w:r>
        <w:rPr>
          <w:rFonts w:ascii="Arial" w:hAnsi="Arial" w:cs="Arial"/>
          <w:sz w:val="22"/>
          <w:szCs w:val="22"/>
          <w:u w:val="single"/>
        </w:rPr>
        <w:t>pattern of firing</w:t>
      </w:r>
      <w:r w:rsidRPr="008A5AD7">
        <w:rPr>
          <w:rFonts w:ascii="Arial" w:hAnsi="Arial" w:cs="Arial"/>
          <w:sz w:val="22"/>
          <w:szCs w:val="22"/>
          <w:u w:val="single"/>
        </w:rPr>
        <w:t xml:space="preserve"> in a neural ensemble </w:t>
      </w:r>
      <w:r>
        <w:rPr>
          <w:rFonts w:ascii="Arial" w:hAnsi="Arial" w:cs="Arial"/>
          <w:sz w:val="22"/>
          <w:szCs w:val="22"/>
          <w:u w:val="single"/>
        </w:rPr>
        <w:t>across</w:t>
      </w:r>
      <w:r w:rsidRPr="008A5AD7">
        <w:rPr>
          <w:rFonts w:ascii="Arial" w:hAnsi="Arial" w:cs="Arial"/>
          <w:sz w:val="22"/>
          <w:szCs w:val="22"/>
          <w:u w:val="single"/>
        </w:rPr>
        <w:t xml:space="preserve"> different conditions</w:t>
      </w:r>
      <w:r>
        <w:rPr>
          <w:rFonts w:ascii="Arial" w:hAnsi="Arial" w:cs="Arial"/>
          <w:sz w:val="22"/>
          <w:szCs w:val="22"/>
        </w:rPr>
        <w:t>. In the context of experimental data</w:t>
      </w:r>
      <w:r w:rsidRPr="00E812CD">
        <w:rPr>
          <w:rFonts w:ascii="Arial" w:hAnsi="Arial" w:cs="Arial"/>
          <w:sz w:val="22"/>
          <w:szCs w:val="22"/>
        </w:rPr>
        <w:t xml:space="preserve">, </w:t>
      </w:r>
      <w:r>
        <w:rPr>
          <w:rFonts w:ascii="Arial" w:hAnsi="Arial" w:cs="Arial"/>
          <w:sz w:val="22"/>
          <w:szCs w:val="22"/>
        </w:rPr>
        <w:t>geometries can be visualized by</w:t>
      </w:r>
      <w:r w:rsidRPr="00E812CD">
        <w:rPr>
          <w:rFonts w:ascii="Arial" w:hAnsi="Arial" w:cs="Arial"/>
          <w:sz w:val="22"/>
          <w:szCs w:val="22"/>
        </w:rPr>
        <w:t xml:space="preserve"> </w:t>
      </w:r>
      <w:r>
        <w:rPr>
          <w:rFonts w:ascii="Arial" w:hAnsi="Arial" w:cs="Arial"/>
          <w:sz w:val="22"/>
          <w:szCs w:val="22"/>
        </w:rPr>
        <w:t>plotting the firing rate</w:t>
      </w:r>
      <w:r w:rsidRPr="00E812CD">
        <w:rPr>
          <w:rFonts w:ascii="Arial" w:hAnsi="Arial" w:cs="Arial"/>
          <w:sz w:val="22"/>
          <w:szCs w:val="22"/>
        </w:rPr>
        <w:t xml:space="preserve"> of </w:t>
      </w:r>
      <m:oMath>
        <m:r>
          <w:rPr>
            <w:rFonts w:ascii="Cambria Math" w:hAnsi="Cambria Math" w:cs="Arial"/>
            <w:sz w:val="22"/>
            <w:szCs w:val="22"/>
          </w:rPr>
          <m:t>n</m:t>
        </m:r>
      </m:oMath>
      <w:r w:rsidRPr="00E812CD">
        <w:rPr>
          <w:rFonts w:ascii="Arial" w:hAnsi="Arial" w:cs="Arial"/>
          <w:i/>
          <w:iCs/>
          <w:sz w:val="22"/>
          <w:szCs w:val="22"/>
        </w:rPr>
        <w:t xml:space="preserve"> </w:t>
      </w:r>
      <w:r w:rsidRPr="00E812CD">
        <w:rPr>
          <w:rFonts w:ascii="Arial" w:hAnsi="Arial" w:cs="Arial"/>
          <w:sz w:val="22"/>
          <w:szCs w:val="22"/>
        </w:rPr>
        <w:t xml:space="preserve">neurons </w:t>
      </w:r>
      <w:r>
        <w:rPr>
          <w:rFonts w:ascii="Arial" w:hAnsi="Arial" w:cs="Arial"/>
          <w:sz w:val="22"/>
          <w:szCs w:val="22"/>
        </w:rPr>
        <w:t xml:space="preserve">for each of </w:t>
      </w:r>
      <m:oMath>
        <m:r>
          <w:rPr>
            <w:rFonts w:ascii="Cambria Math" w:hAnsi="Cambria Math" w:cs="Arial"/>
            <w:sz w:val="22"/>
            <w:szCs w:val="22"/>
          </w:rPr>
          <m:t>m</m:t>
        </m:r>
      </m:oMath>
      <w:r w:rsidRPr="00E812CD">
        <w:rPr>
          <w:rFonts w:ascii="Arial" w:hAnsi="Arial" w:cs="Arial"/>
          <w:sz w:val="22"/>
          <w:szCs w:val="22"/>
        </w:rPr>
        <w:t xml:space="preserve"> </w:t>
      </w:r>
      <w:r>
        <w:rPr>
          <w:rFonts w:ascii="Arial" w:hAnsi="Arial" w:cs="Arial"/>
          <w:sz w:val="22"/>
          <w:szCs w:val="22"/>
        </w:rPr>
        <w:t xml:space="preserve">experimental conditions. </w:t>
      </w:r>
      <w:r w:rsidRPr="00E812CD">
        <w:rPr>
          <w:rFonts w:ascii="Arial" w:eastAsia="Times New Roman" w:hAnsi="Arial" w:cs="Arial"/>
          <w:color w:val="000000"/>
          <w:sz w:val="22"/>
          <w:szCs w:val="22"/>
          <w:shd w:val="clear" w:color="auto" w:fill="FFFFFF"/>
        </w:rPr>
        <w:t xml:space="preserve">The </w:t>
      </w:r>
      <m:oMath>
        <m:r>
          <w:rPr>
            <w:rFonts w:ascii="Cambria Math" w:eastAsia="Times New Roman" w:hAnsi="Cambria Math" w:cs="Arial"/>
            <w:color w:val="000000"/>
            <w:sz w:val="22"/>
            <w:szCs w:val="22"/>
            <w:shd w:val="clear" w:color="auto" w:fill="FFFFFF"/>
          </w:rPr>
          <m:t>n</m:t>
        </m:r>
      </m:oMath>
      <w:r w:rsidRPr="00E812CD">
        <w:rPr>
          <w:rFonts w:ascii="Arial" w:eastAsia="Times New Roman" w:hAnsi="Arial" w:cs="Arial"/>
          <w:color w:val="000000"/>
          <w:sz w:val="22"/>
          <w:szCs w:val="22"/>
          <w:shd w:val="clear" w:color="auto" w:fill="FFFFFF"/>
        </w:rPr>
        <w:t xml:space="preserve">-dimensions of the </w:t>
      </w:r>
      <w:r>
        <w:rPr>
          <w:rFonts w:ascii="Arial" w:eastAsia="Times New Roman" w:hAnsi="Arial" w:cs="Arial"/>
          <w:color w:val="000000"/>
          <w:sz w:val="22"/>
          <w:szCs w:val="22"/>
          <w:shd w:val="clear" w:color="auto" w:fill="FFFFFF"/>
        </w:rPr>
        <w:t xml:space="preserve">plot </w:t>
      </w:r>
      <w:r w:rsidRPr="00E812CD">
        <w:rPr>
          <w:rFonts w:ascii="Arial" w:eastAsia="Times New Roman" w:hAnsi="Arial" w:cs="Arial"/>
          <w:color w:val="000000"/>
          <w:sz w:val="22"/>
          <w:szCs w:val="22"/>
          <w:shd w:val="clear" w:color="auto" w:fill="FFFFFF"/>
        </w:rPr>
        <w:t xml:space="preserve">correspond to the firing-rate of each neuron, and each </w:t>
      </w:r>
      <w:r>
        <w:rPr>
          <w:rFonts w:ascii="Arial" w:eastAsia="Times New Roman" w:hAnsi="Arial" w:cs="Arial"/>
          <w:color w:val="000000"/>
          <w:sz w:val="22"/>
          <w:szCs w:val="22"/>
          <w:shd w:val="clear" w:color="auto" w:fill="FFFFFF"/>
        </w:rPr>
        <w:t xml:space="preserve">of the </w:t>
      </w:r>
      <m:oMath>
        <m:r>
          <w:rPr>
            <w:rFonts w:ascii="Cambria Math" w:hAnsi="Cambria Math" w:cs="Arial"/>
            <w:sz w:val="22"/>
            <w:szCs w:val="22"/>
          </w:rPr>
          <m:t>m</m:t>
        </m:r>
      </m:oMath>
      <w:r w:rsidRPr="00E812CD">
        <w:rPr>
          <w:rFonts w:ascii="Arial" w:hAnsi="Arial" w:cs="Arial"/>
          <w:sz w:val="22"/>
          <w:szCs w:val="22"/>
        </w:rPr>
        <w:t xml:space="preserve"> points </w:t>
      </w:r>
      <w:r w:rsidRPr="00E812CD">
        <w:rPr>
          <w:rFonts w:ascii="Arial" w:eastAsia="Times New Roman" w:hAnsi="Arial" w:cs="Arial"/>
          <w:color w:val="000000"/>
          <w:sz w:val="22"/>
          <w:szCs w:val="22"/>
          <w:shd w:val="clear" w:color="auto" w:fill="FFFFFF"/>
        </w:rPr>
        <w:t xml:space="preserve">correspond to the </w:t>
      </w:r>
      <w:r>
        <w:rPr>
          <w:rFonts w:ascii="Arial" w:eastAsia="Times New Roman" w:hAnsi="Arial" w:cs="Arial"/>
          <w:color w:val="000000"/>
          <w:sz w:val="22"/>
          <w:szCs w:val="22"/>
          <w:shd w:val="clear" w:color="auto" w:fill="FFFFFF"/>
        </w:rPr>
        <w:t>firing</w:t>
      </w:r>
      <w:r w:rsidRPr="00E812CD">
        <w:rPr>
          <w:rFonts w:ascii="Arial" w:eastAsia="Times New Roman" w:hAnsi="Arial" w:cs="Arial"/>
          <w:color w:val="000000"/>
          <w:sz w:val="22"/>
          <w:szCs w:val="22"/>
          <w:shd w:val="clear" w:color="auto" w:fill="FFFFFF"/>
        </w:rPr>
        <w:t xml:space="preserve"> pattern elicited </w:t>
      </w:r>
      <w:r>
        <w:rPr>
          <w:rFonts w:ascii="Arial" w:eastAsia="Times New Roman" w:hAnsi="Arial" w:cs="Arial"/>
          <w:color w:val="000000"/>
          <w:sz w:val="22"/>
          <w:szCs w:val="22"/>
          <w:shd w:val="clear" w:color="auto" w:fill="FFFFFF"/>
        </w:rPr>
        <w:t>by</w:t>
      </w:r>
      <w:r w:rsidRPr="00E812CD">
        <w:rPr>
          <w:rFonts w:ascii="Arial" w:eastAsia="Times New Roman" w:hAnsi="Arial" w:cs="Arial"/>
          <w:color w:val="000000"/>
          <w:sz w:val="22"/>
          <w:szCs w:val="22"/>
          <w:shd w:val="clear" w:color="auto" w:fill="FFFFFF"/>
        </w:rPr>
        <w:t xml:space="preserve"> a</w:t>
      </w:r>
      <w:r>
        <w:rPr>
          <w:rFonts w:ascii="Arial" w:eastAsia="Times New Roman" w:hAnsi="Arial" w:cs="Arial"/>
          <w:color w:val="000000"/>
          <w:sz w:val="22"/>
          <w:szCs w:val="22"/>
          <w:shd w:val="clear" w:color="auto" w:fill="FFFFFF"/>
        </w:rPr>
        <w:t>n experimental condition</w:t>
      </w:r>
      <w:r w:rsidRPr="00E812CD">
        <w:rPr>
          <w:rFonts w:ascii="Arial" w:eastAsia="Times New Roman" w:hAnsi="Arial" w:cs="Arial"/>
          <w:color w:val="000000"/>
          <w:sz w:val="22"/>
          <w:szCs w:val="22"/>
          <w:shd w:val="clear" w:color="auto" w:fill="FFFFFF"/>
        </w:rPr>
        <w:t>.</w:t>
      </w:r>
      <w:r>
        <w:rPr>
          <w:rFonts w:ascii="Arial" w:eastAsia="Times New Roman" w:hAnsi="Arial" w:cs="Arial"/>
          <w:color w:val="000000"/>
          <w:sz w:val="22"/>
          <w:szCs w:val="22"/>
          <w:shd w:val="clear" w:color="auto" w:fill="FFFFFF"/>
        </w:rPr>
        <w:t xml:space="preserve"> </w:t>
      </w:r>
      <w:r>
        <w:rPr>
          <w:rFonts w:ascii="Arial" w:hAnsi="Arial" w:cs="Arial"/>
          <w:sz w:val="22"/>
          <w:szCs w:val="22"/>
        </w:rPr>
        <w:t xml:space="preserve">In the proposed experiments, each experimental condition is defined by the values of task variables, such as stimulus identity, operant response, and reward contingencies. The plots in </w:t>
      </w:r>
      <w:r>
        <w:rPr>
          <w:rFonts w:ascii="Arial" w:hAnsi="Arial" w:cs="Arial" w:hint="eastAsia"/>
          <w:sz w:val="22"/>
          <w:szCs w:val="22"/>
        </w:rPr>
        <w:t>Fig</w:t>
      </w:r>
      <w:r>
        <w:rPr>
          <w:rFonts w:ascii="Arial" w:hAnsi="Arial" w:cs="Arial"/>
          <w:sz w:val="22"/>
          <w:szCs w:val="22"/>
        </w:rPr>
        <w:t>. 1 schematize two different geometries for 4 experimental conditions across three neurons. Based on each neuron’s selectivity for the variables that comprise each condition, the 4 experimental conditions appear as points in specific regions of the firing-rate space. The center of each point represents the average activity across many trials for that experimental condition. In this figure, the responses of 3 neurons are plotted against each other for each representation, but the intuition extends to higher neuron counts as well.</w:t>
      </w:r>
    </w:p>
    <w:p w14:paraId="37C0E7AC" w14:textId="6E8A299D" w:rsidR="009A2F76" w:rsidRPr="00477516" w:rsidRDefault="000E1CFD" w:rsidP="009A2F76">
      <w:pPr>
        <w:ind w:firstLine="360"/>
        <w:jc w:val="both"/>
        <w:rPr>
          <w:rFonts w:ascii="Arial" w:hAnsi="Arial" w:cs="Arial"/>
          <w:i/>
          <w:iCs/>
          <w:sz w:val="22"/>
          <w:szCs w:val="22"/>
          <w:u w:val="single"/>
        </w:rPr>
      </w:pPr>
      <w:r>
        <w:rPr>
          <w:rFonts w:ascii="Arial" w:hAnsi="Arial" w:cs="Arial"/>
          <w:noProof/>
          <w:sz w:val="22"/>
          <w:szCs w:val="22"/>
        </w:rPr>
        <w:lastRenderedPageBreak/>
        <mc:AlternateContent>
          <mc:Choice Requires="wpg">
            <w:drawing>
              <wp:anchor distT="0" distB="0" distL="114300" distR="114300" simplePos="0" relativeHeight="251660288" behindDoc="0" locked="0" layoutInCell="1" allowOverlap="1" wp14:anchorId="22EC9A43" wp14:editId="3569AF80">
                <wp:simplePos x="0" y="0"/>
                <wp:positionH relativeFrom="column">
                  <wp:posOffset>3259021</wp:posOffset>
                </wp:positionH>
                <wp:positionV relativeFrom="paragraph">
                  <wp:posOffset>21590</wp:posOffset>
                </wp:positionV>
                <wp:extent cx="3587750" cy="5868935"/>
                <wp:effectExtent l="0" t="0" r="6350" b="0"/>
                <wp:wrapSquare wrapText="bothSides"/>
                <wp:docPr id="25" name="Group 25"/>
                <wp:cNvGraphicFramePr/>
                <a:graphic xmlns:a="http://schemas.openxmlformats.org/drawingml/2006/main">
                  <a:graphicData uri="http://schemas.microsoft.com/office/word/2010/wordprocessingGroup">
                    <wpg:wgp>
                      <wpg:cNvGrpSpPr/>
                      <wpg:grpSpPr>
                        <a:xfrm>
                          <a:off x="0" y="0"/>
                          <a:ext cx="3587750" cy="5868935"/>
                          <a:chOff x="0" y="0"/>
                          <a:chExt cx="3587750" cy="5868935"/>
                        </a:xfrm>
                      </wpg:grpSpPr>
                      <pic:pic xmlns:pic="http://schemas.openxmlformats.org/drawingml/2006/picture">
                        <pic:nvPicPr>
                          <pic:cNvPr id="10" name="Picture 10"/>
                          <pic:cNvPicPr>
                            <a:picLocks noChangeAspect="1"/>
                          </pic:cNvPicPr>
                        </pic:nvPicPr>
                        <pic:blipFill>
                          <a:blip r:embed="rId8" cstate="print">
                            <a:extLst>
                              <a:ext uri="{28A0092B-C50C-407E-A947-70E740481C1C}">
                                <a14:useLocalDpi xmlns:a14="http://schemas.microsoft.com/office/drawing/2010/main" val="0"/>
                              </a:ext>
                            </a:extLst>
                          </a:blip>
                          <a:srcRect/>
                          <a:stretch/>
                        </pic:blipFill>
                        <pic:spPr>
                          <a:xfrm>
                            <a:off x="0" y="0"/>
                            <a:ext cx="3587750" cy="2433955"/>
                          </a:xfrm>
                          <a:prstGeom prst="rect">
                            <a:avLst/>
                          </a:prstGeom>
                        </pic:spPr>
                      </pic:pic>
                      <wps:wsp>
                        <wps:cNvPr id="5" name="Text Box 5"/>
                        <wps:cNvSpPr txBox="1"/>
                        <wps:spPr>
                          <a:xfrm>
                            <a:off x="0" y="2434855"/>
                            <a:ext cx="3587750" cy="3434080"/>
                          </a:xfrm>
                          <a:prstGeom prst="rect">
                            <a:avLst/>
                          </a:prstGeom>
                          <a:solidFill>
                            <a:prstClr val="white"/>
                          </a:solidFill>
                          <a:ln>
                            <a:noFill/>
                          </a:ln>
                        </wps:spPr>
                        <wps:txbx>
                          <w:txbxContent>
                            <w:p w14:paraId="5BC0A73C" w14:textId="77777777" w:rsidR="009A2F76" w:rsidRPr="00DD3515" w:rsidRDefault="009A2F76" w:rsidP="009A2F76">
                              <w:pPr>
                                <w:pStyle w:val="Caption"/>
                                <w:jc w:val="both"/>
                                <w:rPr>
                                  <w:rFonts w:ascii="Arial" w:hAnsi="Arial" w:cs="Arial"/>
                                  <w:i w:val="0"/>
                                  <w:iCs w:val="0"/>
                                  <w:sz w:val="16"/>
                                  <w:szCs w:val="16"/>
                                </w:rPr>
                              </w:pPr>
                              <w:r w:rsidRPr="00DD3515">
                                <w:rPr>
                                  <w:rFonts w:ascii="Arial" w:hAnsi="Arial" w:cs="Arial"/>
                                  <w:b/>
                                  <w:bCs/>
                                  <w:sz w:val="16"/>
                                  <w:szCs w:val="16"/>
                                </w:rPr>
                                <w:t xml:space="preserve">Fig. 2 – Geometry of Neural Representations: </w:t>
                              </w:r>
                              <w:r w:rsidRPr="00DD3515">
                                <w:rPr>
                                  <w:rFonts w:ascii="Arial" w:hAnsi="Arial" w:cs="Arial"/>
                                  <w:i w:val="0"/>
                                  <w:iCs w:val="0"/>
                                  <w:sz w:val="16"/>
                                  <w:szCs w:val="16"/>
                                </w:rPr>
                                <w:t xml:space="preserve">Four example geometries for a given neural representation. Each panel shows points corresponding to the average firing rate of three neurons in 4 of the 8 experimental conditions in [2]. Conditions are labeled by stimulus identity (A, C) and reward value (+, -), with each stimulus appearing in each of 2 contexts. </w:t>
                              </w:r>
                              <w:r w:rsidRPr="00DD3515">
                                <w:rPr>
                                  <w:rFonts w:ascii="Arial" w:hAnsi="Arial" w:cs="Arial"/>
                                  <w:i w:val="0"/>
                                  <w:iCs w:val="0"/>
                                  <w:sz w:val="16"/>
                                  <w:szCs w:val="16"/>
                                  <w:u w:val="single"/>
                                </w:rPr>
                                <w:t>A.</w:t>
                              </w:r>
                              <w:r w:rsidRPr="00DD3515">
                                <w:rPr>
                                  <w:rFonts w:ascii="Arial" w:hAnsi="Arial" w:cs="Arial"/>
                                  <w:i w:val="0"/>
                                  <w:iCs w:val="0"/>
                                  <w:sz w:val="16"/>
                                  <w:szCs w:val="16"/>
                                </w:rPr>
                                <w:t xml:space="preserve"> Points at random locations in the ﬁring rate space. The yellow plane represents a linear classiﬁer that can decode context since context 1 (red) and context 2 (blue) points are separated. Decoder is trained on a subset of trials from all conditions (purple) and tested on held out trials from the same conditions (cyan). In this geometry all variables corresponding to different dichotomies of the 4 points can be decoded. Hence SD is maximal and many input-output functions can be performed, but CCGP is at chance (right histogram). </w:t>
                              </w:r>
                              <w:r w:rsidRPr="00DD3515">
                                <w:rPr>
                                  <w:rFonts w:ascii="Arial" w:hAnsi="Arial" w:cs="Arial"/>
                                  <w:i w:val="0"/>
                                  <w:iCs w:val="0"/>
                                  <w:sz w:val="16"/>
                                  <w:szCs w:val="16"/>
                                  <w:u w:val="single"/>
                                </w:rPr>
                                <w:t>B.</w:t>
                              </w:r>
                              <w:r w:rsidRPr="00DD3515">
                                <w:rPr>
                                  <w:rFonts w:ascii="Arial" w:hAnsi="Arial" w:cs="Arial"/>
                                  <w:i w:val="0"/>
                                  <w:iCs w:val="0"/>
                                  <w:sz w:val="16"/>
                                  <w:szCs w:val="16"/>
                                </w:rPr>
                                <w:t xml:space="preserve"> Points are clustered according to context. A linear classiﬁer trained to decode context on only 2 of the conditions (1 from each context, e.g., rewarded conditions, purple) and tested on the remaining conditions not used for training (unrewarded conditions, cyan, analogous to novel conditions for the trained decoder) can successfully decode context, and CCGP is maximal. However, context is the only variable encoded, and SD is near chance (right histogram). Note that in general, the separating plane (purple) derived from training on a subset of conditions is not identical to one obtained by training on all conditions (yellow). </w:t>
                              </w:r>
                              <w:r w:rsidRPr="00DD3515">
                                <w:rPr>
                                  <w:rFonts w:ascii="Arial" w:hAnsi="Arial" w:cs="Arial"/>
                                  <w:i w:val="0"/>
                                  <w:iCs w:val="0"/>
                                  <w:sz w:val="16"/>
                                  <w:szCs w:val="16"/>
                                  <w:u w:val="single"/>
                                </w:rPr>
                                <w:t>C.</w:t>
                              </w:r>
                              <w:r w:rsidRPr="00DD3515">
                                <w:rPr>
                                  <w:rFonts w:ascii="Arial" w:hAnsi="Arial" w:cs="Arial"/>
                                  <w:i w:val="0"/>
                                  <w:iCs w:val="0"/>
                                  <w:sz w:val="16"/>
                                  <w:szCs w:val="16"/>
                                </w:rPr>
                                <w:t xml:space="preserve"> Factorized/disentangled representations. The 4 points are on corners of a square. Context is encoded along the direction parallel to the two colored segments; value is encoded in the orthogonal direction. Here CCGP for both context and value are high. SD is high but not maximal because stimulus identity cannot be decoded, as the points correspond to an exclusive OR (XOR) are not separable given this geometry (right, histogram). </w:t>
                              </w:r>
                              <w:r w:rsidRPr="00DD3515">
                                <w:rPr>
                                  <w:rFonts w:ascii="Arial" w:hAnsi="Arial" w:cs="Arial"/>
                                  <w:i w:val="0"/>
                                  <w:iCs w:val="0"/>
                                  <w:sz w:val="16"/>
                                  <w:szCs w:val="16"/>
                                  <w:u w:val="single"/>
                                </w:rPr>
                                <w:t>D.</w:t>
                              </w:r>
                              <w:r w:rsidRPr="00DD3515">
                                <w:rPr>
                                  <w:rFonts w:ascii="Arial" w:hAnsi="Arial" w:cs="Arial"/>
                                  <w:i w:val="0"/>
                                  <w:iCs w:val="0"/>
                                  <w:sz w:val="16"/>
                                  <w:szCs w:val="16"/>
                                </w:rPr>
                                <w:t xml:space="preserve"> Distorted square: a sufﬁciently large perturbation makes the representation higher dimensional (points no longer lie on a plane). A linear decoder can separate all possible dichotomies, leading to maximal SD while CCGP is high for value and context (histogram, 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2EC9A43" id="Group 25" o:spid="_x0000_s1029" style="position:absolute;left:0;text-align:left;margin-left:256.6pt;margin-top:1.7pt;width:282.5pt;height:462.1pt;z-index:251660288" coordsize="35877,58689"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">
                <v:shape id="Picture 10" o:spid="_x0000_s1030" type="#_x0000_t75" style="position:absolute;width:35877;height:243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">
                  <v:imagedata r:id="rId9" o:title=""/>
                </v:shape>
                <v:shape id="Text Box 5" o:spid="_x0000_s1031" type="#_x0000_t202" style="position:absolute;top:24348;width:35877;height:343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" stroked="f">
                  <v:textbox inset="0,0,0,0">
                    <w:txbxContent>
                      <w:p w14:paraId="5BC0A73C" w14:textId="77777777" w:rsidR="009A2F76" w:rsidRPr="00DD3515" w:rsidRDefault="009A2F76" w:rsidP="009A2F76">
                        <w:pPr>
                          <w:pStyle w:val="Caption"/>
                          <w:jc w:val="both"/>
                          <w:rPr>
                            <w:rFonts w:ascii="Arial" w:hAnsi="Arial" w:cs="Arial"/>
                            <w:i w:val="0"/>
                            <w:iCs w:val="0"/>
                            <w:sz w:val="16"/>
                            <w:szCs w:val="16"/>
                          </w:rPr>
                        </w:pPr>
                        <w:r w:rsidRPr="00DD3515">
                          <w:rPr>
                            <w:rFonts w:ascii="Arial" w:hAnsi="Arial" w:cs="Arial"/>
                            <w:b/>
                            <w:bCs/>
                            <w:sz w:val="16"/>
                            <w:szCs w:val="16"/>
                          </w:rPr>
                          <w:t xml:space="preserve">Fig. 2 – Geometry of Neural Representations: </w:t>
                        </w:r>
                        <w:r w:rsidRPr="00DD3515">
                          <w:rPr>
                            <w:rFonts w:ascii="Arial" w:hAnsi="Arial" w:cs="Arial"/>
                            <w:i w:val="0"/>
                            <w:iCs w:val="0"/>
                            <w:sz w:val="16"/>
                            <w:szCs w:val="16"/>
                          </w:rPr>
                          <w:t xml:space="preserve">Four example geometries for a given neural representation. Each panel shows points corresponding to the average firing rate of three neurons in 4 of the 8 experimental conditions in [2]. Conditions are labeled by stimulus identity (A, C) and reward value (+, -), with each stimulus appearing in each of 2 contexts. </w:t>
                        </w:r>
                        <w:r w:rsidRPr="00DD3515">
                          <w:rPr>
                            <w:rFonts w:ascii="Arial" w:hAnsi="Arial" w:cs="Arial"/>
                            <w:i w:val="0"/>
                            <w:iCs w:val="0"/>
                            <w:sz w:val="16"/>
                            <w:szCs w:val="16"/>
                            <w:u w:val="single"/>
                          </w:rPr>
                          <w:t>A.</w:t>
                        </w:r>
                        <w:r w:rsidRPr="00DD3515">
                          <w:rPr>
                            <w:rFonts w:ascii="Arial" w:hAnsi="Arial" w:cs="Arial"/>
                            <w:i w:val="0"/>
                            <w:iCs w:val="0"/>
                            <w:sz w:val="16"/>
                            <w:szCs w:val="16"/>
                          </w:rPr>
                          <w:t xml:space="preserve"> Points at random locations in the ﬁring rate space. The yellow plane represents a linear classiﬁer that can decode context since context 1 (red) and context 2 (blue) points are separated. Decoder is trained on a subset of trials from all conditions (purple) and tested on held out trials from the same conditions (cyan). In this geometry all variables corresponding to different dichotomies of the 4 points can be decoded. Hence SD is </w:t>
                        </w:r>
                        <w:proofErr w:type="gramStart"/>
                        <w:r w:rsidRPr="00DD3515">
                          <w:rPr>
                            <w:rFonts w:ascii="Arial" w:hAnsi="Arial" w:cs="Arial"/>
                            <w:i w:val="0"/>
                            <w:iCs w:val="0"/>
                            <w:sz w:val="16"/>
                            <w:szCs w:val="16"/>
                          </w:rPr>
                          <w:t>maximal</w:t>
                        </w:r>
                        <w:proofErr w:type="gramEnd"/>
                        <w:r w:rsidRPr="00DD3515">
                          <w:rPr>
                            <w:rFonts w:ascii="Arial" w:hAnsi="Arial" w:cs="Arial"/>
                            <w:i w:val="0"/>
                            <w:iCs w:val="0"/>
                            <w:sz w:val="16"/>
                            <w:szCs w:val="16"/>
                          </w:rPr>
                          <w:t xml:space="preserve"> and many input-output functions can be performed, but CCGP is at chance (right histogram). </w:t>
                        </w:r>
                        <w:r w:rsidRPr="00DD3515">
                          <w:rPr>
                            <w:rFonts w:ascii="Arial" w:hAnsi="Arial" w:cs="Arial"/>
                            <w:i w:val="0"/>
                            <w:iCs w:val="0"/>
                            <w:sz w:val="16"/>
                            <w:szCs w:val="16"/>
                            <w:u w:val="single"/>
                          </w:rPr>
                          <w:t>B.</w:t>
                        </w:r>
                        <w:r w:rsidRPr="00DD3515">
                          <w:rPr>
                            <w:rFonts w:ascii="Arial" w:hAnsi="Arial" w:cs="Arial"/>
                            <w:i w:val="0"/>
                            <w:iCs w:val="0"/>
                            <w:sz w:val="16"/>
                            <w:szCs w:val="16"/>
                          </w:rPr>
                          <w:t xml:space="preserve"> Points are clustered according to context. A linear classiﬁer trained to decode context on only 2 of the conditions (1 from each context, e.g., rewarded conditions, purple) and tested on the remaining conditions not used for training (unrewarded conditions, cyan, analogous to novel conditions for the trained decoder) can successfully decode context, and CCGP is maximal. However, context is the only variable encoded, and SD is near chance (right histogram). Note that in general, the separating plane (purple) derived from training on a subset of conditions is not identical to one obtained by training on all conditions (yellow). </w:t>
                        </w:r>
                        <w:r w:rsidRPr="00DD3515">
                          <w:rPr>
                            <w:rFonts w:ascii="Arial" w:hAnsi="Arial" w:cs="Arial"/>
                            <w:i w:val="0"/>
                            <w:iCs w:val="0"/>
                            <w:sz w:val="16"/>
                            <w:szCs w:val="16"/>
                            <w:u w:val="single"/>
                          </w:rPr>
                          <w:t>C.</w:t>
                        </w:r>
                        <w:r w:rsidRPr="00DD3515">
                          <w:rPr>
                            <w:rFonts w:ascii="Arial" w:hAnsi="Arial" w:cs="Arial"/>
                            <w:i w:val="0"/>
                            <w:iCs w:val="0"/>
                            <w:sz w:val="16"/>
                            <w:szCs w:val="16"/>
                          </w:rPr>
                          <w:t xml:space="preserve"> Factorized/disentangled representations. The 4 points are on corners of a square. Context is encoded along the direction parallel to the </w:t>
                        </w:r>
                        <w:proofErr w:type="gramStart"/>
                        <w:r w:rsidRPr="00DD3515">
                          <w:rPr>
                            <w:rFonts w:ascii="Arial" w:hAnsi="Arial" w:cs="Arial"/>
                            <w:i w:val="0"/>
                            <w:iCs w:val="0"/>
                            <w:sz w:val="16"/>
                            <w:szCs w:val="16"/>
                          </w:rPr>
                          <w:t>two colored</w:t>
                        </w:r>
                        <w:proofErr w:type="gramEnd"/>
                        <w:r w:rsidRPr="00DD3515">
                          <w:rPr>
                            <w:rFonts w:ascii="Arial" w:hAnsi="Arial" w:cs="Arial"/>
                            <w:i w:val="0"/>
                            <w:iCs w:val="0"/>
                            <w:sz w:val="16"/>
                            <w:szCs w:val="16"/>
                          </w:rPr>
                          <w:t xml:space="preserve"> segments; value is encoded in the orthogonal direction. Here CCGP for both context and value are high. SD is high but not maximal because stimulus identity cannot be decoded, as the points correspond to an exclusive OR (XOR) are not separable given this geometry (right, histogram). </w:t>
                        </w:r>
                        <w:r w:rsidRPr="00DD3515">
                          <w:rPr>
                            <w:rFonts w:ascii="Arial" w:hAnsi="Arial" w:cs="Arial"/>
                            <w:i w:val="0"/>
                            <w:iCs w:val="0"/>
                            <w:sz w:val="16"/>
                            <w:szCs w:val="16"/>
                            <w:u w:val="single"/>
                          </w:rPr>
                          <w:t>D.</w:t>
                        </w:r>
                        <w:r w:rsidRPr="00DD3515">
                          <w:rPr>
                            <w:rFonts w:ascii="Arial" w:hAnsi="Arial" w:cs="Arial"/>
                            <w:i w:val="0"/>
                            <w:iCs w:val="0"/>
                            <w:sz w:val="16"/>
                            <w:szCs w:val="16"/>
                          </w:rPr>
                          <w:t xml:space="preserve"> Distorted square: a sufﬁciently large perturbation makes the representation higher dimensional (points no longer lie on a plane). A linear decoder can separate all possible dichotomies, leading to maximal SD while CCGP is high for value and context (histogram, right).</w:t>
                        </w:r>
                      </w:p>
                    </w:txbxContent>
                  </v:textbox>
                </v:shape>
                <w10:wrap type="square"/>
              </v:group>
            </w:pict>
          </mc:Fallback>
        </mc:AlternateContent>
      </w:r>
      <w:r w:rsidR="009A2F76">
        <w:rPr>
          <w:rFonts w:ascii="Arial" w:hAnsi="Arial" w:cs="Arial"/>
          <w:sz w:val="22"/>
          <w:szCs w:val="22"/>
        </w:rPr>
        <w:t xml:space="preserve">Recent work from the Salzman and Fusi labs has used linear decoders to characterize the geometry of neural representations. </w:t>
      </w:r>
      <w:r w:rsidR="009A2F76" w:rsidRPr="00806409">
        <w:rPr>
          <w:rFonts w:ascii="Arial" w:hAnsi="Arial" w:cs="Arial"/>
          <w:sz w:val="22"/>
          <w:szCs w:val="22"/>
        </w:rPr>
        <w:t xml:space="preserve">The use of linear decoders is widely employed in the machine learning community to study </w:t>
      </w:r>
      <w:r w:rsidR="009A2F76">
        <w:rPr>
          <w:rFonts w:ascii="Arial" w:hAnsi="Arial" w:cs="Arial"/>
          <w:sz w:val="22"/>
          <w:szCs w:val="22"/>
        </w:rPr>
        <w:t>how information is represented in</w:t>
      </w:r>
      <w:r w:rsidR="009A2F76" w:rsidRPr="00806409">
        <w:rPr>
          <w:rFonts w:ascii="Arial" w:hAnsi="Arial" w:cs="Arial"/>
          <w:sz w:val="22"/>
          <w:szCs w:val="22"/>
        </w:rPr>
        <w:t xml:space="preserve"> </w:t>
      </w:r>
      <w:r w:rsidR="009A2F76">
        <w:rPr>
          <w:rFonts w:ascii="Arial" w:hAnsi="Arial" w:cs="Arial"/>
          <w:sz w:val="22"/>
          <w:szCs w:val="22"/>
        </w:rPr>
        <w:t xml:space="preserve">artificial neural networks </w:t>
      </w:r>
      <w:r w:rsidR="009A2F76">
        <w:rPr>
          <w:rFonts w:ascii="Arial" w:hAnsi="Arial" w:cs="Arial"/>
          <w:sz w:val="22"/>
          <w:szCs w:val="22"/>
        </w:rPr>
        <w:fldChar w:fldCharType="begin"/>
      </w:r>
      <w:r w:rsidR="001B1BB5">
        <w:rPr>
          <w:rFonts w:ascii="Arial" w:hAnsi="Arial" w:cs="Arial"/>
          <w:sz w:val="22"/>
          <w:szCs w:val="22"/>
        </w:rPr>
        <w:instrText xml:space="preserve"> ADDIN ZOTERO_ITEM CSL_CITATION {"citationID":"vUmPNH0o","properties":{"formattedCitation":"[36]","plainCitation":"[36]","noteIndex":0},"citationItems":[{"id":2508,"uris":["http://zotero.org/users/5885257/items/7JJH5C4H"],"uri":["http://zotero.org/users/5885257/items/7JJH5C4H"],"itemData":{"id":2508,"type":"article-journal","abstract":"Neural network models have a reputation for being black boxes. We propose to monitor the features at every layer of a model and measure how suitable they are for classification. We use linear classifiers, which we refer to as \"probes\", trained entirely independently of the model itself. This helps us better understand the roles and dynamics of the intermediate layers. We demonstrate how this can be used to develop a better intuition about models and to diagnose potential problems. We apply this technique to the popular models Inception v3 and Resnet-50. Among other things, we observe experimentally that the linear separability of features increase monotonically along the depth of the model.","container-title":"arXiv:1610.01644 [cs, stat]","note":"arXiv: 1610.01644","source":"arXiv.org","title":"Understanding intermediate layers using linear classifier probes","URL":"http://arxiv.org/abs/1610.01644","author":[{"family":"Alain","given":"Guillaume"},{"family":"Bengio","given":"Yoshua"}],"accessed":{"date-parts":[["2021",11,15]]},"issued":{"date-parts":[["2018",11,22]]}}}],"schema":"https://github.com/citation-style-language/schema/raw/master/csl-citation.json"} </w:instrText>
      </w:r>
      <w:r w:rsidR="009A2F76">
        <w:rPr>
          <w:rFonts w:ascii="Arial" w:hAnsi="Arial" w:cs="Arial"/>
          <w:sz w:val="22"/>
          <w:szCs w:val="22"/>
        </w:rPr>
        <w:fldChar w:fldCharType="separate"/>
      </w:r>
      <w:r w:rsidR="001B1BB5">
        <w:rPr>
          <w:rFonts w:ascii="Arial" w:hAnsi="Arial" w:cs="Arial"/>
          <w:noProof/>
          <w:sz w:val="22"/>
          <w:szCs w:val="22"/>
        </w:rPr>
        <w:t>[36]</w:t>
      </w:r>
      <w:r w:rsidR="009A2F76">
        <w:rPr>
          <w:rFonts w:ascii="Arial" w:hAnsi="Arial" w:cs="Arial"/>
          <w:sz w:val="22"/>
          <w:szCs w:val="22"/>
        </w:rPr>
        <w:fldChar w:fldCharType="end"/>
      </w:r>
      <w:r w:rsidR="009A2F76" w:rsidRPr="00806409">
        <w:rPr>
          <w:rFonts w:ascii="Arial" w:hAnsi="Arial" w:cs="Arial"/>
          <w:sz w:val="22"/>
          <w:szCs w:val="22"/>
        </w:rPr>
        <w:t>.</w:t>
      </w:r>
      <w:r w:rsidR="009A2F76">
        <w:rPr>
          <w:rFonts w:ascii="Arial" w:hAnsi="Arial" w:cs="Arial"/>
          <w:sz w:val="22"/>
          <w:szCs w:val="22"/>
        </w:rPr>
        <w:t xml:space="preserve"> In neuroscience, l</w:t>
      </w:r>
      <w:r w:rsidR="009A2F76" w:rsidRPr="00806409">
        <w:rPr>
          <w:rFonts w:ascii="Arial" w:hAnsi="Arial" w:cs="Arial"/>
          <w:sz w:val="22"/>
          <w:szCs w:val="22"/>
        </w:rPr>
        <w:t>inear decoders have the advantage of being simple and well defined, and individual neurons can likely implement the underlying computations</w:t>
      </w:r>
      <w:r w:rsidR="009A2F76">
        <w:rPr>
          <w:rFonts w:ascii="Arial" w:hAnsi="Arial" w:cs="Arial"/>
          <w:sz w:val="22"/>
          <w:szCs w:val="22"/>
        </w:rPr>
        <w:t xml:space="preserve"> to read out information from upstream populations </w:t>
      </w:r>
      <w:r w:rsidR="009A2F76">
        <w:rPr>
          <w:rFonts w:ascii="Arial" w:hAnsi="Arial" w:cs="Arial"/>
          <w:sz w:val="22"/>
          <w:szCs w:val="22"/>
        </w:rPr>
        <w:fldChar w:fldCharType="begin"/>
      </w:r>
      <w:r w:rsidR="001B1BB5">
        <w:rPr>
          <w:rFonts w:ascii="Arial" w:hAnsi="Arial" w:cs="Arial"/>
          <w:sz w:val="22"/>
          <w:szCs w:val="22"/>
        </w:rPr>
        <w:instrText xml:space="preserve"> ADDIN ZOTERO_ITEM CSL_CITATION {"citationID":"xCRTEQYd","properties":{"formattedCitation":"[14]","plainCitation":"[14]","noteIndex":0},"citationItems":[{"id":1798,"uris":["http://zotero.org/users/5885257/items/3U7WYGGD"],"uri":["http://zotero.org/users/5885257/items/3U7WYGGD"],"itemData":{"id":1798,"type":"article-journal","container-title":"Nature","DOI":"doi:10.1038/nature12160","issue":"7451","journalAbbreviation":"Nature","note":"publisher: Nature Publishing Group","page":"585--590","title":"The importance of mixed selectivity in complex cognitive tasks","volume":"497","author":[{"family":"Rigotti","given":"Mattia"},{"family":"Barak","given":"Omri"},{"family":"Warden","given":"Melissa R"},{"family":"Wang","given":"Xiao-Jing"},{"family":"Daw","given":"Nathaniel D"},{"family":"Miller","given":"Earl K"},{"family":"Fusi","given":"Stefano"}],"issued":{"date-parts":[["2013"]]}}}],"schema":"https://github.com/citation-style-language/schema/raw/master/csl-citation.json"} </w:instrText>
      </w:r>
      <w:r w:rsidR="009A2F76">
        <w:rPr>
          <w:rFonts w:ascii="Arial" w:hAnsi="Arial" w:cs="Arial"/>
          <w:sz w:val="22"/>
          <w:szCs w:val="22"/>
        </w:rPr>
        <w:fldChar w:fldCharType="separate"/>
      </w:r>
      <w:r w:rsidR="001B1BB5">
        <w:rPr>
          <w:rFonts w:ascii="Arial" w:hAnsi="Arial" w:cs="Arial"/>
          <w:noProof/>
          <w:sz w:val="22"/>
          <w:szCs w:val="22"/>
        </w:rPr>
        <w:t>[14]</w:t>
      </w:r>
      <w:r w:rsidR="009A2F76">
        <w:rPr>
          <w:rFonts w:ascii="Arial" w:hAnsi="Arial" w:cs="Arial"/>
          <w:sz w:val="22"/>
          <w:szCs w:val="22"/>
        </w:rPr>
        <w:fldChar w:fldCharType="end"/>
      </w:r>
      <w:r w:rsidR="009A2F76" w:rsidRPr="00806409">
        <w:rPr>
          <w:rFonts w:ascii="Arial" w:hAnsi="Arial" w:cs="Arial"/>
          <w:sz w:val="22"/>
          <w:szCs w:val="22"/>
        </w:rPr>
        <w:t>.</w:t>
      </w:r>
      <w:r w:rsidR="009A2F76">
        <w:rPr>
          <w:rFonts w:ascii="Arial" w:hAnsi="Arial" w:cs="Arial"/>
          <w:sz w:val="22"/>
          <w:szCs w:val="22"/>
        </w:rPr>
        <w:t xml:space="preserve"> </w:t>
      </w:r>
      <w:r w:rsidR="009A2F76" w:rsidRPr="001A5906">
        <w:rPr>
          <w:rFonts w:ascii="Arial" w:hAnsi="Arial" w:cs="Arial"/>
          <w:sz w:val="22"/>
          <w:szCs w:val="22"/>
          <w:u w:val="single"/>
        </w:rPr>
        <w:t>A g</w:t>
      </w:r>
      <w:r w:rsidR="009A2F76" w:rsidRPr="002B725D">
        <w:rPr>
          <w:rFonts w:ascii="Arial" w:hAnsi="Arial" w:cs="Arial"/>
          <w:sz w:val="22"/>
          <w:szCs w:val="22"/>
          <w:u w:val="single"/>
        </w:rPr>
        <w:t xml:space="preserve">eometry </w:t>
      </w:r>
      <w:r w:rsidR="009A2F76">
        <w:rPr>
          <w:rFonts w:ascii="Arial" w:hAnsi="Arial" w:cs="Arial"/>
          <w:sz w:val="22"/>
          <w:szCs w:val="22"/>
          <w:u w:val="single"/>
        </w:rPr>
        <w:t>in which a linear decoder</w:t>
      </w:r>
      <w:r w:rsidR="009A2F76" w:rsidRPr="002B725D">
        <w:rPr>
          <w:rFonts w:ascii="Arial" w:hAnsi="Arial" w:cs="Arial"/>
          <w:sz w:val="22"/>
          <w:szCs w:val="22"/>
          <w:u w:val="single"/>
        </w:rPr>
        <w:t xml:space="preserve"> can read </w:t>
      </w:r>
      <w:r w:rsidR="009A2F76">
        <w:rPr>
          <w:rFonts w:ascii="Arial" w:hAnsi="Arial" w:cs="Arial"/>
          <w:sz w:val="22"/>
          <w:szCs w:val="22"/>
          <w:u w:val="single"/>
        </w:rPr>
        <w:t xml:space="preserve">out </w:t>
      </w:r>
      <w:r w:rsidR="009A2F76" w:rsidRPr="002B725D">
        <w:rPr>
          <w:rFonts w:ascii="Arial" w:hAnsi="Arial" w:cs="Arial"/>
          <w:sz w:val="22"/>
          <w:szCs w:val="22"/>
          <w:u w:val="single"/>
        </w:rPr>
        <w:t xml:space="preserve">as many variables </w:t>
      </w:r>
      <w:r w:rsidR="009A2F76">
        <w:rPr>
          <w:rFonts w:ascii="Arial" w:hAnsi="Arial" w:cs="Arial"/>
          <w:sz w:val="22"/>
          <w:szCs w:val="22"/>
          <w:u w:val="single"/>
        </w:rPr>
        <w:t xml:space="preserve">from the representation </w:t>
      </w:r>
      <w:r w:rsidR="009A2F76" w:rsidRPr="002B725D">
        <w:rPr>
          <w:rFonts w:ascii="Arial" w:hAnsi="Arial" w:cs="Arial"/>
          <w:sz w:val="22"/>
          <w:szCs w:val="22"/>
          <w:u w:val="single"/>
        </w:rPr>
        <w:t>as possible</w:t>
      </w:r>
      <w:r w:rsidR="009A2F76">
        <w:rPr>
          <w:rFonts w:ascii="Arial" w:hAnsi="Arial" w:cs="Arial"/>
          <w:sz w:val="22"/>
          <w:szCs w:val="22"/>
          <w:u w:val="single"/>
        </w:rPr>
        <w:t xml:space="preserve"> can facilitate Type 1 flexibility</w:t>
      </w:r>
      <w:r w:rsidR="009A2F76">
        <w:rPr>
          <w:rFonts w:ascii="Arial" w:hAnsi="Arial" w:cs="Arial"/>
          <w:sz w:val="22"/>
          <w:szCs w:val="22"/>
        </w:rPr>
        <w:t>. Flexible context-dependent adjustments in behavior will fail if too few variables are represented, as the proper input-output mappings cannot be generated if the relevant variables that define such mappings are not present in neural activity. Geometry of this kind is schematized in the middle panel in Fig. 1, where each experimental condition randomly occupies a separate region of the firing-rate space, resulting in a high-dimensional representation. In fact, because of the arrangement of the points, assuming noise is not too high, a linear decoder can separate all possible groupings of the 4 conditions into 2 equal groups of 2 with this geometry.</w:t>
      </w:r>
    </w:p>
    <w:p w14:paraId="7E849450" w14:textId="77777777" w:rsidR="009A2F76" w:rsidRPr="000C6D78" w:rsidRDefault="009A2F76" w:rsidP="009A2F76">
      <w:pPr>
        <w:ind w:firstLine="360"/>
        <w:jc w:val="both"/>
        <w:rPr>
          <w:rFonts w:ascii="Arial" w:hAnsi="Arial" w:cs="Arial"/>
          <w:sz w:val="22"/>
          <w:szCs w:val="22"/>
        </w:rPr>
      </w:pPr>
      <w:r>
        <w:rPr>
          <w:rFonts w:ascii="Arial" w:hAnsi="Arial" w:cs="Arial"/>
          <w:sz w:val="22"/>
          <w:szCs w:val="22"/>
        </w:rPr>
        <w:t xml:space="preserve">In contrast, </w:t>
      </w:r>
      <w:r w:rsidRPr="00572F02">
        <w:rPr>
          <w:rFonts w:ascii="Arial" w:hAnsi="Arial" w:cs="Arial"/>
          <w:b/>
          <w:bCs/>
          <w:sz w:val="22"/>
          <w:szCs w:val="22"/>
          <w:u w:val="single"/>
        </w:rPr>
        <w:t>Type 2</w:t>
      </w:r>
      <w:r w:rsidRPr="00572F02">
        <w:rPr>
          <w:rFonts w:ascii="Arial" w:hAnsi="Arial" w:cs="Arial"/>
          <w:sz w:val="22"/>
          <w:szCs w:val="22"/>
          <w:u w:val="single"/>
        </w:rPr>
        <w:t xml:space="preserve"> </w:t>
      </w:r>
      <w:r>
        <w:rPr>
          <w:rFonts w:ascii="Arial" w:hAnsi="Arial" w:cs="Arial"/>
          <w:sz w:val="22"/>
          <w:szCs w:val="22"/>
          <w:u w:val="single"/>
        </w:rPr>
        <w:t>flexibility demands</w:t>
      </w:r>
      <w:r w:rsidRPr="00572F02">
        <w:rPr>
          <w:rFonts w:ascii="Arial" w:hAnsi="Arial" w:cs="Arial"/>
          <w:sz w:val="22"/>
          <w:szCs w:val="22"/>
          <w:u w:val="single"/>
        </w:rPr>
        <w:t xml:space="preserve"> a geometry</w:t>
      </w:r>
      <w:r>
        <w:rPr>
          <w:rFonts w:ascii="Arial" w:hAnsi="Arial" w:cs="Arial"/>
          <w:sz w:val="22"/>
          <w:szCs w:val="22"/>
          <w:u w:val="single"/>
        </w:rPr>
        <w:t xml:space="preserve"> that</w:t>
      </w:r>
      <w:r w:rsidRPr="00572F02">
        <w:rPr>
          <w:rFonts w:ascii="Arial" w:hAnsi="Arial" w:cs="Arial"/>
          <w:sz w:val="22"/>
          <w:szCs w:val="22"/>
          <w:u w:val="single"/>
        </w:rPr>
        <w:t xml:space="preserve"> </w:t>
      </w:r>
      <w:r>
        <w:rPr>
          <w:rFonts w:ascii="Arial" w:hAnsi="Arial" w:cs="Arial"/>
          <w:sz w:val="22"/>
          <w:szCs w:val="22"/>
          <w:u w:val="single"/>
        </w:rPr>
        <w:t>has certain generalization properties. Specifically, to support generalization in a novel condition, the geometry should allow a linear decoder to read out</w:t>
      </w:r>
      <w:r w:rsidRPr="00572F02">
        <w:rPr>
          <w:rFonts w:ascii="Arial" w:hAnsi="Arial" w:cs="Arial"/>
          <w:sz w:val="22"/>
          <w:szCs w:val="22"/>
          <w:u w:val="single"/>
        </w:rPr>
        <w:t xml:space="preserve"> variables </w:t>
      </w:r>
      <w:r>
        <w:rPr>
          <w:rFonts w:ascii="Arial" w:hAnsi="Arial" w:cs="Arial"/>
          <w:sz w:val="22"/>
          <w:szCs w:val="22"/>
          <w:u w:val="single"/>
        </w:rPr>
        <w:t>in</w:t>
      </w:r>
      <w:r w:rsidRPr="00572F02">
        <w:rPr>
          <w:rFonts w:ascii="Arial" w:hAnsi="Arial" w:cs="Arial"/>
          <w:sz w:val="22"/>
          <w:szCs w:val="22"/>
          <w:u w:val="single"/>
        </w:rPr>
        <w:t xml:space="preserve"> novel conditions </w:t>
      </w:r>
      <w:r w:rsidRPr="004848EE">
        <w:rPr>
          <w:rFonts w:ascii="Arial" w:hAnsi="Arial" w:cs="Arial"/>
          <w:i/>
          <w:iCs/>
          <w:sz w:val="22"/>
          <w:szCs w:val="22"/>
          <w:u w:val="single"/>
        </w:rPr>
        <w:t>in the same way</w:t>
      </w:r>
      <w:r w:rsidRPr="00572F02">
        <w:rPr>
          <w:rFonts w:ascii="Arial" w:hAnsi="Arial" w:cs="Arial"/>
          <w:sz w:val="22"/>
          <w:szCs w:val="22"/>
          <w:u w:val="single"/>
        </w:rPr>
        <w:t xml:space="preserve"> it </w:t>
      </w:r>
      <w:r>
        <w:rPr>
          <w:rFonts w:ascii="Arial" w:hAnsi="Arial" w:cs="Arial"/>
          <w:sz w:val="22"/>
          <w:szCs w:val="22"/>
          <w:u w:val="single"/>
        </w:rPr>
        <w:t>reads out</w:t>
      </w:r>
      <w:r w:rsidRPr="00572F02">
        <w:rPr>
          <w:rFonts w:ascii="Arial" w:hAnsi="Arial" w:cs="Arial"/>
          <w:sz w:val="22"/>
          <w:szCs w:val="22"/>
          <w:u w:val="single"/>
        </w:rPr>
        <w:t xml:space="preserve"> variables for familiar conditions</w:t>
      </w:r>
      <w:r>
        <w:rPr>
          <w:rFonts w:ascii="Arial" w:hAnsi="Arial" w:cs="Arial"/>
          <w:sz w:val="22"/>
          <w:szCs w:val="22"/>
        </w:rPr>
        <w:t>. This can occur because the world is structured, and novel conditions often share features with familiar conditions. If the brain represents such structured relationships between conditions, it facilitates generalization, as neural responses to novel conditions can rely on the brain’s prior encoding scheme. Such a geometry is shown in the right panel of Fig. 1, where experimental conditions are not only organized by context, but also along axes of symmetry corresponding to additional task variables, such as operant response as shown here.</w:t>
      </w:r>
    </w:p>
    <w:p w14:paraId="3F3AB14E" w14:textId="77777777" w:rsidR="009A2F76" w:rsidRPr="00FF20D5" w:rsidRDefault="009A2F76" w:rsidP="009A2F76">
      <w:pPr>
        <w:ind w:firstLine="360"/>
        <w:jc w:val="both"/>
        <w:rPr>
          <w:rFonts w:ascii="Arial" w:hAnsi="Arial" w:cs="Arial"/>
          <w:sz w:val="22"/>
          <w:szCs w:val="22"/>
        </w:rPr>
      </w:pPr>
      <w:r>
        <w:rPr>
          <w:rFonts w:ascii="Arial" w:hAnsi="Arial" w:cs="Arial"/>
          <w:b/>
          <w:bCs/>
          <w:i/>
          <w:iCs/>
          <w:sz w:val="22"/>
          <w:szCs w:val="22"/>
          <w:u w:val="single"/>
        </w:rPr>
        <w:t xml:space="preserve">1.4 </w:t>
      </w:r>
      <w:r w:rsidRPr="002459DD">
        <w:rPr>
          <w:rFonts w:ascii="Arial" w:hAnsi="Arial" w:cs="Arial"/>
          <w:b/>
          <w:bCs/>
          <w:i/>
          <w:iCs/>
          <w:sz w:val="22"/>
          <w:szCs w:val="22"/>
          <w:u w:val="single"/>
        </w:rPr>
        <w:t>Two Measures of Geometry:</w:t>
      </w:r>
      <w:r>
        <w:rPr>
          <w:rFonts w:ascii="Arial" w:hAnsi="Arial" w:cs="Arial"/>
          <w:sz w:val="22"/>
          <w:szCs w:val="22"/>
        </w:rPr>
        <w:t xml:space="preserve"> The Salzman and Fusi labs have developed two measures of geometry posited to underlie Type 1 and Type 2 flexibility </w:t>
      </w:r>
      <w:r>
        <w:rPr>
          <w:rFonts w:ascii="Arial" w:hAnsi="Arial" w:cs="Arial"/>
          <w:sz w:val="22"/>
          <w:szCs w:val="22"/>
        </w:rPr>
        <w:fldChar w:fldCharType="begin"/>
      </w:r>
      <w:r>
        <w:rPr>
          <w:rFonts w:ascii="Arial" w:hAnsi="Arial" w:cs="Arial"/>
          <w:sz w:val="22"/>
          <w:szCs w:val="22"/>
        </w:rPr>
        <w:instrText xml:space="preserve"> ADDIN ZOTERO_ITEM CSL_CITATION {"citationID":"5IR7uT1R","properties":{"formattedCitation":"[2]","plainCitation":"[2]","noteIndex":0},"citationItems":[{"id":"AqMOTauj/hUTCmMyW","uris":["http://zotero.org/users/5885257/items/3HFW55VS"],"uri":["http://zotero.org/users/5885257/items/3HFW55VS"],"itemData":{"id":"OMoy67CV/61oVMojC","type":"article-journal","abstract":"The curse of dimensionality plagues models of reinforcement learning and decision making. The process of abstraction solves this by constructing variables describing features shared by different instances, reducing dimensionality and enabling generalization in novel situations. Here, we characterized neural representations in monkeys performing a task described by different hidden and explicit variables. Abstraction was defined operationally using the generalization performance of neural decoders across task conditions not used for training, which requires a particular geometry of neural representations. Neural ensembles in prefrontal cortex, hippocampus, and simulated neural networks simultaneously represented multiple variables in a geometry reflecting abstraction but that still allowed a linear classifier to decode a large number of other variables (high shattering dimensionality). Furthermore, this geometry changed in relation to task events and performance. These findings elucidate how the brain and artificial systems represent variables in an abstract format while preserving the advantages conferred by high shattering dimensionality.","container-title":"Cell","DOI":"10.1016/j.cell.2020.09.031","ISSN":"0092-8674","issue":"4","journalAbbreviation":"Cell","language":"en","page":"954-967.e21","source":"ScienceDirect","title":"The Geometry of Abstraction in the Hippocampus and Prefrontal Cortex","volume":"183","author":[{"family":"Bernardi","given":"Silvia"},{"family":"Benna","given":"Marcus K."},{"family":"Rigotti","given":"Mattia"},{"family":"Munuera","given":"Jérôme"},{"family":"Fusi","given":"Stefano"},{"family":"Salzman","given":"C. Daniel"}],"issued":{"date-parts":[["2020",11,12]]}}}],"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2]</w:t>
      </w:r>
      <w:r>
        <w:rPr>
          <w:rFonts w:ascii="Arial" w:hAnsi="Arial" w:cs="Arial"/>
          <w:sz w:val="22"/>
          <w:szCs w:val="22"/>
        </w:rPr>
        <w:fldChar w:fldCharType="end"/>
      </w:r>
      <w:r>
        <w:rPr>
          <w:rFonts w:ascii="Arial" w:hAnsi="Arial" w:cs="Arial"/>
          <w:sz w:val="22"/>
          <w:szCs w:val="22"/>
        </w:rPr>
        <w:t xml:space="preserve">. The range of these measurements is explained with four example geometries in Fig. 2. The first, called </w:t>
      </w:r>
      <w:r w:rsidRPr="00CC1443">
        <w:rPr>
          <w:rFonts w:ascii="Arial" w:hAnsi="Arial" w:cs="Arial"/>
          <w:b/>
          <w:bCs/>
          <w:sz w:val="22"/>
          <w:szCs w:val="22"/>
          <w:u w:val="single"/>
        </w:rPr>
        <w:t>shattering-dimensionality (SD)</w:t>
      </w:r>
      <w:r w:rsidRPr="00CC1443">
        <w:rPr>
          <w:rFonts w:ascii="Arial" w:hAnsi="Arial" w:cs="Arial"/>
          <w:sz w:val="22"/>
          <w:szCs w:val="22"/>
          <w:u w:val="single"/>
        </w:rPr>
        <w:t xml:space="preserve">, quantifies </w:t>
      </w:r>
      <w:r>
        <w:rPr>
          <w:rFonts w:ascii="Arial" w:hAnsi="Arial" w:cs="Arial"/>
          <w:sz w:val="22"/>
          <w:szCs w:val="22"/>
          <w:u w:val="single"/>
        </w:rPr>
        <w:t xml:space="preserve">how many input-output computations </w:t>
      </w:r>
      <w:r w:rsidRPr="00CC1443">
        <w:rPr>
          <w:rFonts w:ascii="Arial" w:hAnsi="Arial" w:cs="Arial"/>
          <w:sz w:val="22"/>
          <w:szCs w:val="22"/>
          <w:u w:val="single"/>
        </w:rPr>
        <w:t>a neural representation</w:t>
      </w:r>
      <w:r>
        <w:rPr>
          <w:rFonts w:ascii="Arial" w:hAnsi="Arial" w:cs="Arial"/>
          <w:sz w:val="22"/>
          <w:szCs w:val="22"/>
          <w:u w:val="single"/>
        </w:rPr>
        <w:t xml:space="preserve"> can implement</w:t>
      </w:r>
      <w:r w:rsidRPr="00CC1443">
        <w:rPr>
          <w:rFonts w:ascii="Arial" w:hAnsi="Arial" w:cs="Arial"/>
          <w:sz w:val="22"/>
          <w:szCs w:val="22"/>
          <w:u w:val="single"/>
        </w:rPr>
        <w:t>.</w:t>
      </w:r>
      <w:r>
        <w:rPr>
          <w:rFonts w:ascii="Arial" w:hAnsi="Arial" w:cs="Arial"/>
          <w:sz w:val="22"/>
          <w:szCs w:val="22"/>
        </w:rPr>
        <w:t xml:space="preserve"> In the figure, each example representation shows the response of three neurons to four experimental conditions. 3 variables can be constructed from balanced groupings of 2 of these conditions </w:t>
      </w:r>
      <m:oMath>
        <m:r>
          <w:rPr>
            <w:rFonts w:ascii="Cambria Math" w:hAnsi="Cambria Math" w:cs="Arial"/>
            <w:sz w:val="22"/>
            <w:szCs w:val="22"/>
          </w:rPr>
          <m:t>(</m:t>
        </m:r>
        <m:f>
          <m:fPr>
            <m:type m:val="lin"/>
            <m:ctrlPr>
              <w:rPr>
                <w:rFonts w:ascii="Cambria Math" w:hAnsi="Cambria Math" w:cs="Arial"/>
                <w:i/>
                <w:sz w:val="22"/>
                <w:szCs w:val="22"/>
              </w:rPr>
            </m:ctrlPr>
          </m:fPr>
          <m:num>
            <m:d>
              <m:dPr>
                <m:ctrlPr>
                  <w:rPr>
                    <w:rFonts w:ascii="Cambria Math" w:hAnsi="Cambria Math" w:cs="Arial"/>
                    <w:i/>
                    <w:sz w:val="22"/>
                    <w:szCs w:val="22"/>
                  </w:rPr>
                </m:ctrlPr>
              </m:dPr>
              <m:e>
                <m:f>
                  <m:fPr>
                    <m:type m:val="noBar"/>
                    <m:ctrlPr>
                      <w:rPr>
                        <w:rFonts w:ascii="Cambria Math" w:hAnsi="Cambria Math" w:cs="Arial"/>
                        <w:i/>
                        <w:sz w:val="22"/>
                        <w:szCs w:val="22"/>
                      </w:rPr>
                    </m:ctrlPr>
                  </m:fPr>
                  <m:num>
                    <m:r>
                      <w:rPr>
                        <w:rFonts w:ascii="Cambria Math" w:hAnsi="Cambria Math" w:cs="Arial"/>
                        <w:sz w:val="22"/>
                        <w:szCs w:val="22"/>
                      </w:rPr>
                      <m:t>4</m:t>
                    </m:r>
                  </m:num>
                  <m:den>
                    <m:r>
                      <w:rPr>
                        <w:rFonts w:ascii="Cambria Math" w:hAnsi="Cambria Math" w:cs="Arial"/>
                        <w:sz w:val="22"/>
                        <w:szCs w:val="22"/>
                      </w:rPr>
                      <m:t>2</m:t>
                    </m:r>
                  </m:den>
                </m:f>
              </m:e>
            </m:d>
          </m:num>
          <m:den>
            <m:r>
              <w:rPr>
                <w:rFonts w:ascii="Cambria Math" w:hAnsi="Cambria Math" w:cs="Arial"/>
                <w:sz w:val="22"/>
                <w:szCs w:val="22"/>
              </w:rPr>
              <m:t>2</m:t>
            </m:r>
          </m:den>
        </m:f>
        <m:r>
          <w:rPr>
            <w:rFonts w:ascii="Cambria Math" w:hAnsi="Cambria Math" w:cs="Arial"/>
            <w:sz w:val="22"/>
            <w:szCs w:val="22"/>
          </w:rPr>
          <m:t>)</m:t>
        </m:r>
      </m:oMath>
      <w:r>
        <w:rPr>
          <w:rFonts w:ascii="Arial" w:hAnsi="Arial" w:cs="Arial"/>
          <w:sz w:val="22"/>
          <w:szCs w:val="22"/>
        </w:rPr>
        <w:t xml:space="preserve">: grouping by stimulus identity (A vs. C), by reward value (+ vs. -) or by context (A+ C- vs A- C+). Using linear decoders, a boundary can be generated that optimally segregates conditions with respect to the variables in question (e.g., yellow plane in figure). These decoders are trained with data from </w:t>
      </w:r>
      <w:r w:rsidRPr="00423F5B">
        <w:rPr>
          <w:rFonts w:ascii="Arial" w:hAnsi="Arial" w:cs="Arial"/>
          <w:i/>
          <w:iCs/>
          <w:sz w:val="22"/>
          <w:szCs w:val="22"/>
        </w:rPr>
        <w:t>all</w:t>
      </w:r>
      <w:r>
        <w:rPr>
          <w:rFonts w:ascii="Arial" w:hAnsi="Arial" w:cs="Arial"/>
          <w:sz w:val="22"/>
          <w:szCs w:val="22"/>
        </w:rPr>
        <w:t xml:space="preserve"> experimental conditions (in contrast to the second method, described below). Because linear decoders can successfully read out all variables from 3 possible groupings, this representation has a maximal SD of 3/3 = 1.0. Again, this example generalizes to higher-dimensional representations with more neurons and experimental conditions.</w:t>
      </w:r>
    </w:p>
    <w:p w14:paraId="49B0DB12" w14:textId="77777777" w:rsidR="009A2F76" w:rsidRDefault="009A2F76" w:rsidP="009A2F76">
      <w:pPr>
        <w:ind w:firstLine="360"/>
        <w:jc w:val="both"/>
        <w:rPr>
          <w:rFonts w:ascii="Arial" w:hAnsi="Arial" w:cs="Arial"/>
          <w:sz w:val="22"/>
          <w:szCs w:val="22"/>
        </w:rPr>
      </w:pPr>
      <w:r>
        <w:rPr>
          <w:rFonts w:ascii="Arial" w:hAnsi="Arial" w:cs="Arial"/>
          <w:noProof/>
          <w:sz w:val="22"/>
          <w:szCs w:val="22"/>
        </w:rPr>
        <w:lastRenderedPageBreak/>
        <mc:AlternateContent>
          <mc:Choice Requires="wpg">
            <w:drawing>
              <wp:anchor distT="0" distB="0" distL="114300" distR="114300" simplePos="0" relativeHeight="251662336" behindDoc="0" locked="0" layoutInCell="1" allowOverlap="1" wp14:anchorId="536685EA" wp14:editId="1F2C40DF">
                <wp:simplePos x="0" y="0"/>
                <wp:positionH relativeFrom="column">
                  <wp:posOffset>3550979</wp:posOffset>
                </wp:positionH>
                <wp:positionV relativeFrom="paragraph">
                  <wp:posOffset>532</wp:posOffset>
                </wp:positionV>
                <wp:extent cx="3302635" cy="5135526"/>
                <wp:effectExtent l="0" t="0" r="0" b="0"/>
                <wp:wrapSquare wrapText="bothSides"/>
                <wp:docPr id="26" name="Group 26"/>
                <wp:cNvGraphicFramePr/>
                <a:graphic xmlns:a="http://schemas.openxmlformats.org/drawingml/2006/main">
                  <a:graphicData uri="http://schemas.microsoft.com/office/word/2010/wordprocessingGroup">
                    <wpg:wgp>
                      <wpg:cNvGrpSpPr/>
                      <wpg:grpSpPr>
                        <a:xfrm>
                          <a:off x="0" y="0"/>
                          <a:ext cx="3302635" cy="5135526"/>
                          <a:chOff x="0" y="0"/>
                          <a:chExt cx="3302635" cy="5135526"/>
                        </a:xfrm>
                      </wpg:grpSpPr>
                      <pic:pic xmlns:pic="http://schemas.openxmlformats.org/drawingml/2006/picture">
                        <pic:nvPicPr>
                          <pic:cNvPr id="16" name="Picture 16"/>
                          <pic:cNvPicPr>
                            <a:picLocks noChangeAspect="1"/>
                          </pic:cNvPicPr>
                        </pic:nvPicPr>
                        <pic:blipFill>
                          <a:blip r:embed="rId10">
                            <a:extLst>
                              <a:ext uri="{28A0092B-C50C-407E-A947-70E740481C1C}">
                                <a14:useLocalDpi xmlns:a14="http://schemas.microsoft.com/office/drawing/2010/main" val="0"/>
                              </a:ext>
                            </a:extLst>
                          </a:blip>
                          <a:srcRect/>
                          <a:stretch/>
                        </pic:blipFill>
                        <pic:spPr>
                          <a:xfrm>
                            <a:off x="0" y="0"/>
                            <a:ext cx="3302635" cy="1939925"/>
                          </a:xfrm>
                          <a:prstGeom prst="rect">
                            <a:avLst/>
                          </a:prstGeom>
                        </pic:spPr>
                      </pic:pic>
                      <wps:wsp>
                        <wps:cNvPr id="3" name="Text Box 3"/>
                        <wps:cNvSpPr txBox="1"/>
                        <wps:spPr>
                          <a:xfrm>
                            <a:off x="0" y="1935126"/>
                            <a:ext cx="3302000" cy="3200400"/>
                          </a:xfrm>
                          <a:prstGeom prst="rect">
                            <a:avLst/>
                          </a:prstGeom>
                          <a:solidFill>
                            <a:prstClr val="white"/>
                          </a:solidFill>
                          <a:ln>
                            <a:noFill/>
                          </a:ln>
                        </wps:spPr>
                        <wps:txbx>
                          <w:txbxContent>
                            <w:p w14:paraId="08DC7DEB" w14:textId="77777777" w:rsidR="009A2F76" w:rsidRPr="00DD3515" w:rsidRDefault="009A2F76" w:rsidP="009A2F76">
                              <w:pPr>
                                <w:pStyle w:val="Caption"/>
                                <w:jc w:val="both"/>
                                <w:rPr>
                                  <w:rFonts w:ascii="Arial" w:hAnsi="Arial" w:cs="Arial"/>
                                  <w:sz w:val="16"/>
                                  <w:szCs w:val="16"/>
                                </w:rPr>
                              </w:pPr>
                              <w:r w:rsidRPr="00DD3515">
                                <w:rPr>
                                  <w:rFonts w:ascii="Arial" w:hAnsi="Arial" w:cs="Arial"/>
                                  <w:b/>
                                  <w:bCs/>
                                  <w:sz w:val="16"/>
                                  <w:szCs w:val="16"/>
                                </w:rPr>
                                <w:t>Fig. 3 – Task Design:</w:t>
                              </w:r>
                              <w:r w:rsidRPr="00DD3515">
                                <w:rPr>
                                  <w:rFonts w:ascii="Arial" w:hAnsi="Arial" w:cs="Arial"/>
                                  <w:sz w:val="16"/>
                                  <w:szCs w:val="16"/>
                                </w:rPr>
                                <w:t xml:space="preserve"> </w:t>
                              </w:r>
                              <w:r w:rsidRPr="00DD3515">
                                <w:rPr>
                                  <w:rFonts w:ascii="Arial" w:hAnsi="Arial" w:cs="Arial"/>
                                  <w:i w:val="0"/>
                                  <w:iCs w:val="0"/>
                                  <w:sz w:val="16"/>
                                  <w:szCs w:val="16"/>
                                  <w:u w:val="single"/>
                                </w:rPr>
                                <w:t>a.</w:t>
                              </w:r>
                              <w:r w:rsidRPr="00DD3515">
                                <w:rPr>
                                  <w:rFonts w:ascii="Arial" w:hAnsi="Arial" w:cs="Arial"/>
                                  <w:sz w:val="16"/>
                                  <w:szCs w:val="16"/>
                                </w:rPr>
                                <w:t xml:space="preserve"> </w:t>
                              </w:r>
                              <w:r w:rsidRPr="00DD3515">
                                <w:rPr>
                                  <w:rFonts w:ascii="Arial" w:hAnsi="Arial" w:cs="Arial"/>
                                  <w:i w:val="0"/>
                                  <w:iCs w:val="0"/>
                                  <w:sz w:val="16"/>
                                  <w:szCs w:val="16"/>
                                </w:rPr>
                                <w:t xml:space="preserve">Sequence of events for trials without a contextual cue (all trials following the first 8 trials in a block). Animals ﬁrst fixate and view the stimulus. After a delay, the ﬁxation point disappears, cuing a saccade response to one of the four target directions. Correct responses are followed by liquid reward delivery. </w:t>
                              </w:r>
                              <w:r w:rsidRPr="00DD3515">
                                <w:rPr>
                                  <w:rFonts w:ascii="Arial" w:hAnsi="Arial" w:cs="Arial"/>
                                  <w:i w:val="0"/>
                                  <w:iCs w:val="0"/>
                                  <w:sz w:val="16"/>
                                  <w:szCs w:val="16"/>
                                  <w:u w:val="single"/>
                                </w:rPr>
                                <w:t>b.</w:t>
                              </w:r>
                              <w:r w:rsidRPr="00DD3515">
                                <w:rPr>
                                  <w:rFonts w:ascii="Arial" w:hAnsi="Arial" w:cs="Arial"/>
                                  <w:i w:val="0"/>
                                  <w:iCs w:val="0"/>
                                  <w:sz w:val="16"/>
                                  <w:szCs w:val="16"/>
                                </w:rPr>
                                <w:t xml:space="preserve"> Contingency table showing stimulus-response-outcome (SRO) mappings for all eight experimental conditions (four stimuli across two contexts). (LR: large reward, SR: small reward). </w:t>
                              </w:r>
                              <w:r w:rsidRPr="00DD3515">
                                <w:rPr>
                                  <w:rFonts w:ascii="Arial" w:hAnsi="Arial" w:cs="Arial"/>
                                  <w:i w:val="0"/>
                                  <w:iCs w:val="0"/>
                                  <w:sz w:val="16"/>
                                  <w:szCs w:val="16"/>
                                  <w:u w:val="single"/>
                                </w:rPr>
                                <w:t>c.</w:t>
                              </w:r>
                              <w:r w:rsidRPr="00DD3515">
                                <w:rPr>
                                  <w:rFonts w:ascii="Arial" w:hAnsi="Arial" w:cs="Arial"/>
                                  <w:i w:val="0"/>
                                  <w:iCs w:val="0"/>
                                  <w:sz w:val="16"/>
                                  <w:szCs w:val="16"/>
                                </w:rPr>
                                <w:t xml:space="preserve"> Block structure for the task. Animals switch repeatedly between contexts 1 and 2. Colors correspond to the contextual cue, which appears on the first 8 trials of a block. Letters refer to the stimuli in use during that block. Aim 1 corresponds to the red/ green blocks only. For Aim 2, the color of contextual cues will change several times over the course of the session (e.g., red/ green becomes yellow/ purple). ‘A’ trials in hashed color are special trials for testing the relationship between CCGP and generalization and are detailed in panel e. and in Fig. 5. </w:t>
                              </w:r>
                              <w:r w:rsidRPr="00DD3515">
                                <w:rPr>
                                  <w:rFonts w:ascii="Arial" w:hAnsi="Arial" w:cs="Arial"/>
                                  <w:i w:val="0"/>
                                  <w:iCs w:val="0"/>
                                  <w:sz w:val="16"/>
                                  <w:szCs w:val="16"/>
                                  <w:u w:val="single"/>
                                </w:rPr>
                                <w:t>d.</w:t>
                              </w:r>
                              <w:r w:rsidRPr="00DD3515">
                                <w:rPr>
                                  <w:rFonts w:ascii="Arial" w:hAnsi="Arial" w:cs="Arial"/>
                                  <w:i w:val="0"/>
                                  <w:iCs w:val="0"/>
                                  <w:sz w:val="16"/>
                                  <w:szCs w:val="16"/>
                                </w:rPr>
                                <w:t xml:space="preserve"> Trial sequence for an example C1</w:t>
                              </w:r>
                              <w:r w:rsidRPr="00DD3515">
                                <w:rPr>
                                  <w:rFonts w:ascii="Arial" w:hAnsi="Arial" w:cs="Arial"/>
                                  <w:i w:val="0"/>
                                  <w:iCs w:val="0"/>
                                  <w:sz w:val="16"/>
                                  <w:szCs w:val="16"/>
                                </w:rPr>
                                <w:sym w:font="Wingdings" w:char="F0E0"/>
                              </w:r>
                              <w:r w:rsidRPr="00DD3515">
                                <w:rPr>
                                  <w:rFonts w:ascii="Arial" w:hAnsi="Arial" w:cs="Arial"/>
                                  <w:i w:val="0"/>
                                  <w:iCs w:val="0"/>
                                  <w:sz w:val="16"/>
                                  <w:szCs w:val="16"/>
                                </w:rPr>
                                <w:t xml:space="preserve">C2 Type 1 transition. After achieving criterion performance in one block, a switch cue (exclamation point) appears before stimulus, indicating 0.5 probability of context switch. After viewing a stimulus and a delay period, a familiar contextual cue appears when the context changes. If no cue appears, monkeys must respond according to the previous context. If context doesn’t change (top), a switch cue trial recurs. </w:t>
                              </w:r>
                              <w:r w:rsidRPr="00DD3515">
                                <w:rPr>
                                  <w:rFonts w:ascii="Arial" w:hAnsi="Arial" w:cs="Arial"/>
                                  <w:i w:val="0"/>
                                  <w:iCs w:val="0"/>
                                  <w:sz w:val="16"/>
                                  <w:szCs w:val="16"/>
                                  <w:u w:val="single"/>
                                </w:rPr>
                                <w:t>e.</w:t>
                              </w:r>
                              <w:r w:rsidRPr="00DD3515">
                                <w:rPr>
                                  <w:rFonts w:ascii="Arial" w:hAnsi="Arial" w:cs="Arial"/>
                                  <w:i w:val="0"/>
                                  <w:iCs w:val="0"/>
                                  <w:sz w:val="16"/>
                                  <w:szCs w:val="16"/>
                                </w:rPr>
                                <w:t xml:space="preserve"> Trial sequence for an example C1</w:t>
                              </w:r>
                              <w:r w:rsidRPr="00DD3515">
                                <w:rPr>
                                  <w:rFonts w:ascii="Arial" w:hAnsi="Arial" w:cs="Arial"/>
                                  <w:i w:val="0"/>
                                  <w:iCs w:val="0"/>
                                  <w:sz w:val="16"/>
                                  <w:szCs w:val="16"/>
                                </w:rPr>
                                <w:sym w:font="Wingdings" w:char="F0E0"/>
                              </w:r>
                              <w:r w:rsidRPr="00DD3515">
                                <w:rPr>
                                  <w:rFonts w:ascii="Arial" w:hAnsi="Arial" w:cs="Arial"/>
                                  <w:i w:val="0"/>
                                  <w:iCs w:val="0"/>
                                  <w:sz w:val="16"/>
                                  <w:szCs w:val="16"/>
                                </w:rPr>
                                <w:t>C2 Type 2 transition. As in panel d., at the end of a block, a switch cue (exclamation point) appears prior to stimulus onset. The next trial has 0.5 probability of switching context. A contextual cue at the end of the delay period indicates context, and generalization is required for correct performance since ’A’ has not appeared with the new cue. If context doesn’t change on switch cue trials (top), a switch cue trial recu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36685EA" id="Group 26" o:spid="_x0000_s1032" style="position:absolute;left:0;text-align:left;margin-left:279.6pt;margin-top:.05pt;width:260.05pt;height:404.35pt;z-index:251662336" coordsize="33026,5135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">
                <v:shape id="Picture 16" o:spid="_x0000_s1033" type="#_x0000_t75" style="position:absolute;width:33026;height:193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">
                  <v:imagedata r:id="rId11" o:title=""/>
                </v:shape>
                <v:shape id="Text Box 3" o:spid="_x0000_s1034" type="#_x0000_t202" style="position:absolute;top:19351;width:33020;height:320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" stroked="f">
                  <v:textbox inset="0,0,0,0">
                    <w:txbxContent>
                      <w:p w14:paraId="08DC7DEB" w14:textId="77777777" w:rsidR="009A2F76" w:rsidRPr="00DD3515" w:rsidRDefault="009A2F76" w:rsidP="009A2F76">
                        <w:pPr>
                          <w:pStyle w:val="Caption"/>
                          <w:jc w:val="both"/>
                          <w:rPr>
                            <w:rFonts w:ascii="Arial" w:hAnsi="Arial" w:cs="Arial"/>
                            <w:sz w:val="16"/>
                            <w:szCs w:val="16"/>
                          </w:rPr>
                        </w:pPr>
                        <w:r w:rsidRPr="00DD3515">
                          <w:rPr>
                            <w:rFonts w:ascii="Arial" w:hAnsi="Arial" w:cs="Arial"/>
                            <w:b/>
                            <w:bCs/>
                            <w:sz w:val="16"/>
                            <w:szCs w:val="16"/>
                          </w:rPr>
                          <w:t>Fig. 3 – Task Design:</w:t>
                        </w:r>
                        <w:r w:rsidRPr="00DD3515">
                          <w:rPr>
                            <w:rFonts w:ascii="Arial" w:hAnsi="Arial" w:cs="Arial"/>
                            <w:sz w:val="16"/>
                            <w:szCs w:val="16"/>
                          </w:rPr>
                          <w:t xml:space="preserve"> </w:t>
                        </w:r>
                        <w:r w:rsidRPr="00DD3515">
                          <w:rPr>
                            <w:rFonts w:ascii="Arial" w:hAnsi="Arial" w:cs="Arial"/>
                            <w:i w:val="0"/>
                            <w:iCs w:val="0"/>
                            <w:sz w:val="16"/>
                            <w:szCs w:val="16"/>
                            <w:u w:val="single"/>
                          </w:rPr>
                          <w:t>a.</w:t>
                        </w:r>
                        <w:r w:rsidRPr="00DD3515">
                          <w:rPr>
                            <w:rFonts w:ascii="Arial" w:hAnsi="Arial" w:cs="Arial"/>
                            <w:sz w:val="16"/>
                            <w:szCs w:val="16"/>
                          </w:rPr>
                          <w:t xml:space="preserve"> </w:t>
                        </w:r>
                        <w:r w:rsidRPr="00DD3515">
                          <w:rPr>
                            <w:rFonts w:ascii="Arial" w:hAnsi="Arial" w:cs="Arial"/>
                            <w:i w:val="0"/>
                            <w:iCs w:val="0"/>
                            <w:sz w:val="16"/>
                            <w:szCs w:val="16"/>
                          </w:rPr>
                          <w:t xml:space="preserve">Sequence of events for trials without a contextual cue (all trials following the first 8 trials in a block). Animals ﬁrst fixate and view the stimulus. After a delay, the ﬁxation point disappears, cuing a saccade response to one of the four target directions. Correct responses are followed by liquid reward delivery. </w:t>
                        </w:r>
                        <w:r w:rsidRPr="00DD3515">
                          <w:rPr>
                            <w:rFonts w:ascii="Arial" w:hAnsi="Arial" w:cs="Arial"/>
                            <w:i w:val="0"/>
                            <w:iCs w:val="0"/>
                            <w:sz w:val="16"/>
                            <w:szCs w:val="16"/>
                            <w:u w:val="single"/>
                          </w:rPr>
                          <w:t>b.</w:t>
                        </w:r>
                        <w:r w:rsidRPr="00DD3515">
                          <w:rPr>
                            <w:rFonts w:ascii="Arial" w:hAnsi="Arial" w:cs="Arial"/>
                            <w:i w:val="0"/>
                            <w:iCs w:val="0"/>
                            <w:sz w:val="16"/>
                            <w:szCs w:val="16"/>
                          </w:rPr>
                          <w:t xml:space="preserve"> Contingency table showing stimulus-response-outcome (SRO) mappings for all eight experimental conditions (four stimuli across two contexts). (LR: large reward, SR: small reward). </w:t>
                        </w:r>
                        <w:r w:rsidRPr="00DD3515">
                          <w:rPr>
                            <w:rFonts w:ascii="Arial" w:hAnsi="Arial" w:cs="Arial"/>
                            <w:i w:val="0"/>
                            <w:iCs w:val="0"/>
                            <w:sz w:val="16"/>
                            <w:szCs w:val="16"/>
                            <w:u w:val="single"/>
                          </w:rPr>
                          <w:t>c.</w:t>
                        </w:r>
                        <w:r w:rsidRPr="00DD3515">
                          <w:rPr>
                            <w:rFonts w:ascii="Arial" w:hAnsi="Arial" w:cs="Arial"/>
                            <w:i w:val="0"/>
                            <w:iCs w:val="0"/>
                            <w:sz w:val="16"/>
                            <w:szCs w:val="16"/>
                          </w:rPr>
                          <w:t xml:space="preserve"> Block structure for the task. Animals switch repeatedly between contexts 1 and 2. Colors correspond to the contextual cue, which appears on the first 8 trials of a block. Letters refer to the stimuli in use during that block. Aim 1 corresponds to the red/ green blocks only. For Aim 2, the color of contextual cues will change several times over the course of the session (e.g., red/ green becomes yellow/ purple). ‘A’ </w:t>
                        </w:r>
                        <w:proofErr w:type="gramStart"/>
                        <w:r w:rsidRPr="00DD3515">
                          <w:rPr>
                            <w:rFonts w:ascii="Arial" w:hAnsi="Arial" w:cs="Arial"/>
                            <w:i w:val="0"/>
                            <w:iCs w:val="0"/>
                            <w:sz w:val="16"/>
                            <w:szCs w:val="16"/>
                          </w:rPr>
                          <w:t>trials</w:t>
                        </w:r>
                        <w:proofErr w:type="gramEnd"/>
                        <w:r w:rsidRPr="00DD3515">
                          <w:rPr>
                            <w:rFonts w:ascii="Arial" w:hAnsi="Arial" w:cs="Arial"/>
                            <w:i w:val="0"/>
                            <w:iCs w:val="0"/>
                            <w:sz w:val="16"/>
                            <w:szCs w:val="16"/>
                          </w:rPr>
                          <w:t xml:space="preserve"> in hashed color are special trials for testing the relationship between CCGP and generalization and are detailed in panel e. and in Fig. 5. </w:t>
                        </w:r>
                        <w:r w:rsidRPr="00DD3515">
                          <w:rPr>
                            <w:rFonts w:ascii="Arial" w:hAnsi="Arial" w:cs="Arial"/>
                            <w:i w:val="0"/>
                            <w:iCs w:val="0"/>
                            <w:sz w:val="16"/>
                            <w:szCs w:val="16"/>
                            <w:u w:val="single"/>
                          </w:rPr>
                          <w:t>d.</w:t>
                        </w:r>
                        <w:r w:rsidRPr="00DD3515">
                          <w:rPr>
                            <w:rFonts w:ascii="Arial" w:hAnsi="Arial" w:cs="Arial"/>
                            <w:i w:val="0"/>
                            <w:iCs w:val="0"/>
                            <w:sz w:val="16"/>
                            <w:szCs w:val="16"/>
                          </w:rPr>
                          <w:t xml:space="preserve"> Trial sequence for an example C1</w:t>
                        </w:r>
                        <w:r w:rsidRPr="00DD3515">
                          <w:rPr>
                            <w:rFonts w:ascii="Arial" w:hAnsi="Arial" w:cs="Arial"/>
                            <w:i w:val="0"/>
                            <w:iCs w:val="0"/>
                            <w:sz w:val="16"/>
                            <w:szCs w:val="16"/>
                          </w:rPr>
                          <w:sym w:font="Wingdings" w:char="F0E0"/>
                        </w:r>
                        <w:r w:rsidRPr="00DD3515">
                          <w:rPr>
                            <w:rFonts w:ascii="Arial" w:hAnsi="Arial" w:cs="Arial"/>
                            <w:i w:val="0"/>
                            <w:iCs w:val="0"/>
                            <w:sz w:val="16"/>
                            <w:szCs w:val="16"/>
                          </w:rPr>
                          <w:t xml:space="preserve">C2 Type 1 transition. After achieving criterion performance in one block, a switch cue (exclamation point) appears before stimulus, indicating 0.5 probability of context switch. After viewing a stimulus and a delay period, a familiar contextual cue appears when the context changes. If no cue appears, monkeys must respond according to the previous context. If context doesn’t change (top), a switch cue trial recurs. </w:t>
                        </w:r>
                        <w:r w:rsidRPr="00DD3515">
                          <w:rPr>
                            <w:rFonts w:ascii="Arial" w:hAnsi="Arial" w:cs="Arial"/>
                            <w:i w:val="0"/>
                            <w:iCs w:val="0"/>
                            <w:sz w:val="16"/>
                            <w:szCs w:val="16"/>
                            <w:u w:val="single"/>
                          </w:rPr>
                          <w:t>e.</w:t>
                        </w:r>
                        <w:r w:rsidRPr="00DD3515">
                          <w:rPr>
                            <w:rFonts w:ascii="Arial" w:hAnsi="Arial" w:cs="Arial"/>
                            <w:i w:val="0"/>
                            <w:iCs w:val="0"/>
                            <w:sz w:val="16"/>
                            <w:szCs w:val="16"/>
                          </w:rPr>
                          <w:t xml:space="preserve"> Trial sequence for an example C1</w:t>
                        </w:r>
                        <w:r w:rsidRPr="00DD3515">
                          <w:rPr>
                            <w:rFonts w:ascii="Arial" w:hAnsi="Arial" w:cs="Arial"/>
                            <w:i w:val="0"/>
                            <w:iCs w:val="0"/>
                            <w:sz w:val="16"/>
                            <w:szCs w:val="16"/>
                          </w:rPr>
                          <w:sym w:font="Wingdings" w:char="F0E0"/>
                        </w:r>
                        <w:r w:rsidRPr="00DD3515">
                          <w:rPr>
                            <w:rFonts w:ascii="Arial" w:hAnsi="Arial" w:cs="Arial"/>
                            <w:i w:val="0"/>
                            <w:iCs w:val="0"/>
                            <w:sz w:val="16"/>
                            <w:szCs w:val="16"/>
                          </w:rPr>
                          <w:t>C2 Type 2 transition. As in panel d., at the end of a block, a switch cue (exclamation point) appears prior to stimulus onset. The next trial has 0.5 probability of switching context. A contextual cue at the end of the delay period indicates context, and generalization is required for correct performance since ’A’ has not appeared with the new cue. If context doesn’t change on switch cue trials (top), a switch cue trial recurs.</w:t>
                        </w:r>
                      </w:p>
                    </w:txbxContent>
                  </v:textbox>
                </v:shape>
                <w10:wrap type="square"/>
              </v:group>
            </w:pict>
          </mc:Fallback>
        </mc:AlternateContent>
      </w:r>
      <w:r>
        <w:rPr>
          <w:rFonts w:ascii="Arial" w:hAnsi="Arial" w:cs="Arial"/>
          <w:sz w:val="22"/>
          <w:szCs w:val="22"/>
        </w:rPr>
        <w:t xml:space="preserve">The second measure of geometry, called </w:t>
      </w:r>
      <w:r w:rsidRPr="00CC1443">
        <w:rPr>
          <w:rFonts w:ascii="Arial" w:hAnsi="Arial" w:cs="Arial"/>
          <w:b/>
          <w:bCs/>
          <w:sz w:val="22"/>
          <w:szCs w:val="22"/>
          <w:u w:val="single"/>
        </w:rPr>
        <w:t>cross-condition generalization performance (CCGP)</w:t>
      </w:r>
      <w:r w:rsidRPr="00CC1443">
        <w:rPr>
          <w:rFonts w:ascii="Arial" w:hAnsi="Arial" w:cs="Arial"/>
          <w:sz w:val="22"/>
          <w:szCs w:val="22"/>
          <w:u w:val="single"/>
        </w:rPr>
        <w:t xml:space="preserve">, quantifies how well a linear decoder trained to read out a variable from </w:t>
      </w:r>
      <w:r w:rsidRPr="00CC1443">
        <w:rPr>
          <w:rFonts w:ascii="Arial" w:hAnsi="Arial" w:cs="Arial"/>
          <w:i/>
          <w:iCs/>
          <w:sz w:val="22"/>
          <w:szCs w:val="22"/>
          <w:u w:val="single"/>
        </w:rPr>
        <w:t>some</w:t>
      </w:r>
      <w:r w:rsidRPr="00CC1443">
        <w:rPr>
          <w:rFonts w:ascii="Arial" w:hAnsi="Arial" w:cs="Arial"/>
          <w:sz w:val="22"/>
          <w:szCs w:val="22"/>
          <w:u w:val="single"/>
        </w:rPr>
        <w:t xml:space="preserve"> conditions can accurately read out the same variable from conditions not used for training.</w:t>
      </w:r>
      <w:r>
        <w:rPr>
          <w:rFonts w:ascii="Arial" w:hAnsi="Arial" w:cs="Arial"/>
          <w:sz w:val="22"/>
          <w:szCs w:val="22"/>
        </w:rPr>
        <w:t xml:space="preserve"> This is shown in Fig. 2B, where now conditions are clustered by context in the firing-rate space. To calculate CCGP, linear decoders are again trained to segregate conditions, but this time only using data from </w:t>
      </w:r>
      <w:r>
        <w:rPr>
          <w:rFonts w:ascii="Arial" w:hAnsi="Arial" w:cs="Arial"/>
          <w:i/>
          <w:iCs/>
          <w:sz w:val="22"/>
          <w:szCs w:val="22"/>
        </w:rPr>
        <w:t>some</w:t>
      </w:r>
      <w:r>
        <w:rPr>
          <w:rFonts w:ascii="Arial" w:hAnsi="Arial" w:cs="Arial"/>
          <w:sz w:val="22"/>
          <w:szCs w:val="22"/>
        </w:rPr>
        <w:t xml:space="preserve"> conditions, called the training set. Here, this set corresponds to all rewarded conditions (purple). This again will yield a boundary that maximally separates conditions based on the variable in question (purple plane). Then, using this pre-trained network, we can evaluate how well this boundary can be used to correctly classify conditions in the testing set (unrewarded conditions, blue). In this case, the plane reliably separates conditions in the testing set </w:t>
      </w:r>
      <w:proofErr w:type="gramStart"/>
      <w:r>
        <w:rPr>
          <w:rFonts w:ascii="Arial" w:hAnsi="Arial" w:cs="Arial"/>
          <w:sz w:val="22"/>
          <w:szCs w:val="22"/>
        </w:rPr>
        <w:t>on the basis of</w:t>
      </w:r>
      <w:proofErr w:type="gramEnd"/>
      <w:r>
        <w:rPr>
          <w:rFonts w:ascii="Arial" w:hAnsi="Arial" w:cs="Arial"/>
          <w:sz w:val="22"/>
          <w:szCs w:val="22"/>
        </w:rPr>
        <w:t xml:space="preserve"> context. This procedure is performed for every possible arrangement of training and testing sets, and CCGP is the average performance across all possible arrangements of training/testing sets. In this clustered geometry, CCGP is maximal for the variable context, as training on unrewarded conditions allows for correct classification of rewarded conditions as well. However, SD for this geometry is close to 0.5 as the variables for value and stimulus identity are reliably separated.</w:t>
      </w:r>
    </w:p>
    <w:p w14:paraId="20D1244C" w14:textId="77777777" w:rsidR="009A2F76" w:rsidRDefault="009A2F76" w:rsidP="009A2F76">
      <w:pPr>
        <w:ind w:firstLine="360"/>
        <w:jc w:val="both"/>
        <w:rPr>
          <w:rFonts w:ascii="Arial" w:hAnsi="Arial" w:cs="Arial"/>
          <w:sz w:val="22"/>
          <w:szCs w:val="22"/>
        </w:rPr>
      </w:pPr>
      <w:r>
        <w:rPr>
          <w:rFonts w:ascii="Arial" w:hAnsi="Arial" w:cs="Arial"/>
          <w:sz w:val="22"/>
          <w:szCs w:val="22"/>
        </w:rPr>
        <w:t xml:space="preserve">Note that training linear decoders on a subset of conditions usually results in different boundary planes than if the decoders were trained using data from all conditions (yellow plane vs. purple plane in Fig. 2B). Practically, this difference means that increases in SD often correspond to decreases in CCGP. Figs. 2C and D show two notable exceptions. Fig. 2C shows a highly structured representation in which experimental conditions lie on a plane (lower dimensional scaffolding in the firing-rate space). This is known as a ‘factorized’ representation since the variables for context and value are encoded along orthogonal axes within the firing-rate space. This not only allows such representations to encode multiple variables simultaneously, but it also confers those variables with a high CCGP. SD is high for this geometry, but not maximal, because the variable stimulus identity cannot be reliably decoded. Fig. 2D shows a similar geometry, but with points slightly perturbed from a plane. This perturbation increases SD while preserving CCGP. </w:t>
      </w:r>
    </w:p>
    <w:p w14:paraId="126A3A86" w14:textId="77777777" w:rsidR="009A2F76" w:rsidRPr="00DF6FDA" w:rsidRDefault="009A2F76" w:rsidP="009A2F76">
      <w:pPr>
        <w:ind w:firstLine="360"/>
        <w:jc w:val="both"/>
        <w:rPr>
          <w:rFonts w:ascii="Arial" w:hAnsi="Arial" w:cs="Arial"/>
          <w:i/>
          <w:iCs/>
          <w:sz w:val="22"/>
          <w:szCs w:val="22"/>
          <w:u w:val="single"/>
        </w:rPr>
      </w:pPr>
      <w:r w:rsidRPr="00CC7EF2">
        <w:rPr>
          <w:rFonts w:ascii="Arial" w:hAnsi="Arial" w:cs="Arial"/>
          <w:b/>
          <w:bCs/>
          <w:i/>
          <w:iCs/>
          <w:sz w:val="22"/>
          <w:szCs w:val="22"/>
          <w:u w:val="single"/>
        </w:rPr>
        <w:t>1.5 Prior Results and Outstanding Questions:</w:t>
      </w:r>
      <w:r>
        <w:rPr>
          <w:rFonts w:ascii="Arial" w:hAnsi="Arial" w:cs="Arial"/>
          <w:sz w:val="22"/>
          <w:szCs w:val="22"/>
        </w:rPr>
        <w:t xml:space="preserve"> Previous work in the lab</w:t>
      </w:r>
      <w:r w:rsidRPr="00CA2C15">
        <w:rPr>
          <w:rFonts w:ascii="Arial" w:hAnsi="Arial" w:cs="Arial"/>
          <w:sz w:val="22"/>
          <w:szCs w:val="22"/>
        </w:rPr>
        <w:t xml:space="preserve"> </w:t>
      </w:r>
      <w:r>
        <w:rPr>
          <w:rFonts w:ascii="Arial" w:hAnsi="Arial" w:cs="Arial"/>
          <w:sz w:val="22"/>
          <w:szCs w:val="22"/>
        </w:rPr>
        <w:t>has examined</w:t>
      </w:r>
      <w:r w:rsidRPr="00CA2C15">
        <w:rPr>
          <w:rFonts w:ascii="Arial" w:hAnsi="Arial" w:cs="Arial"/>
          <w:sz w:val="22"/>
          <w:szCs w:val="22"/>
        </w:rPr>
        <w:t xml:space="preserve"> </w:t>
      </w:r>
      <w:r>
        <w:rPr>
          <w:rFonts w:ascii="Arial" w:hAnsi="Arial" w:cs="Arial"/>
          <w:sz w:val="22"/>
          <w:szCs w:val="22"/>
        </w:rPr>
        <w:t>the geometry of representations using</w:t>
      </w:r>
      <w:r w:rsidRPr="00CA2C15">
        <w:rPr>
          <w:rFonts w:ascii="Arial" w:hAnsi="Arial" w:cs="Arial"/>
          <w:sz w:val="22"/>
          <w:szCs w:val="22"/>
        </w:rPr>
        <w:t xml:space="preserve"> data from a serial reversal-learning task and demonstrated that </w:t>
      </w:r>
      <w:r>
        <w:rPr>
          <w:rFonts w:ascii="Arial" w:hAnsi="Arial" w:cs="Arial"/>
          <w:sz w:val="22"/>
          <w:szCs w:val="22"/>
        </w:rPr>
        <w:t xml:space="preserve">HPC and DLPFC both contain </w:t>
      </w:r>
      <w:r w:rsidRPr="00E812CD">
        <w:rPr>
          <w:rFonts w:ascii="Arial" w:hAnsi="Arial" w:cs="Arial"/>
          <w:sz w:val="22"/>
          <w:szCs w:val="22"/>
        </w:rPr>
        <w:t>represent</w:t>
      </w:r>
      <w:r>
        <w:rPr>
          <w:rFonts w:ascii="Arial" w:hAnsi="Arial" w:cs="Arial"/>
          <w:sz w:val="22"/>
          <w:szCs w:val="22"/>
        </w:rPr>
        <w:t xml:space="preserve">ations that simultaneously exhibit high SD and high CCGP, as in Fig. 2D </w:t>
      </w:r>
      <w:r>
        <w:rPr>
          <w:rFonts w:ascii="Arial" w:hAnsi="Arial" w:cs="Arial"/>
          <w:sz w:val="22"/>
          <w:szCs w:val="22"/>
        </w:rPr>
        <w:fldChar w:fldCharType="begin"/>
      </w:r>
      <w:r>
        <w:rPr>
          <w:rFonts w:ascii="Arial" w:hAnsi="Arial" w:cs="Arial"/>
          <w:sz w:val="22"/>
          <w:szCs w:val="22"/>
        </w:rPr>
        <w:instrText xml:space="preserve"> ADDIN ZOTERO_ITEM CSL_CITATION {"citationID":"rDZOFJxE","properties":{"formattedCitation":"[2]","plainCitation":"[2]","noteIndex":0},"citationItems":[{"id":"AqMOTauj/hUTCmMyW","uris":["http://zotero.org/users/5885257/items/3HFW55VS"],"uri":["http://zotero.org/users/5885257/items/3HFW55VS"],"itemData":{"id":"OMoy67CV/61oVMojC","type":"article-journal","abstract":"The curse of dimensionality plagues models of reinforcement learning and decision making. The process of abstraction solves this by constructing variables describing features shared by different instances, reducing dimensionality and enabling generalization in novel situations. Here, we characterized neural representations in monkeys performing a task described by different hidden and explicit variables. Abstraction was defined operationally using the generalization performance of neural decoders across task conditions not used for training, which requires a particular geometry of neural representations. Neural ensembles in prefrontal cortex, hippocampus, and simulated neural networks simultaneously represented multiple variables in a geometry reflecting abstraction but that still allowed a linear classifier to decode a large number of other variables (high shattering dimensionality). Furthermore, this geometry changed in relation to task events and performance. These findings elucidate how the brain and artificial systems represent variables in an abstract format while preserving the advantages conferred by high shattering dimensionality.","container-title":"Cell","DOI":"10.1016/j.cell.2020.09.031","ISSN":"0092-8674","issue":"4","journalAbbreviation":"Cell","language":"en","page":"954-967.e21","source":"ScienceDirect","title":"The Geometry of Abstraction in the Hippocampus and Prefrontal Cortex","volume":"183","author":[{"family":"Bernardi","given":"Silvia"},{"family":"Benna","given":"Marcus K."},{"family":"Rigotti","given":"Mattia"},{"family":"Munuera","given":"Jérôme"},{"family":"Fusi","given":"Stefano"},{"family":"Salzman","given":"C. Daniel"}],"issued":{"date-parts":[["2020",11,12]]}}}],"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2]</w:t>
      </w:r>
      <w:r>
        <w:rPr>
          <w:rFonts w:ascii="Arial" w:hAnsi="Arial" w:cs="Arial"/>
          <w:sz w:val="22"/>
          <w:szCs w:val="22"/>
        </w:rPr>
        <w:fldChar w:fldCharType="end"/>
      </w:r>
      <w:r w:rsidRPr="00E812CD">
        <w:rPr>
          <w:rFonts w:ascii="Arial" w:hAnsi="Arial" w:cs="Arial"/>
          <w:sz w:val="22"/>
          <w:szCs w:val="22"/>
        </w:rPr>
        <w:t>.</w:t>
      </w:r>
      <w:r>
        <w:rPr>
          <w:rFonts w:ascii="Arial" w:hAnsi="Arial" w:cs="Arial"/>
          <w:sz w:val="22"/>
          <w:szCs w:val="22"/>
        </w:rPr>
        <w:t xml:space="preserve"> Importantly, this work also confirmed theoretical predictions that many constructed variables fail to exhibit high CCGP, even when they are decodable using traditional methods.</w:t>
      </w:r>
      <w:r>
        <w:rPr>
          <w:rFonts w:ascii="Arial" w:hAnsi="Arial" w:cs="Arial"/>
          <w:b/>
          <w:bCs/>
          <w:sz w:val="22"/>
          <w:szCs w:val="22"/>
        </w:rPr>
        <w:t xml:space="preserve"> The simultaneous presence of high SD and high CCGP suggests that a neural representation could simultaneously support Types 1 and 2 flexibility despite their disparate demands on how information is represented.</w:t>
      </w:r>
      <w:r w:rsidRPr="0025758A" w:rsidDel="0025758A">
        <w:rPr>
          <w:rFonts w:ascii="Arial" w:hAnsi="Arial" w:cs="Arial"/>
          <w:b/>
          <w:bCs/>
          <w:sz w:val="22"/>
          <w:szCs w:val="22"/>
        </w:rPr>
        <w:t xml:space="preserve"> </w:t>
      </w:r>
    </w:p>
    <w:p w14:paraId="1053E207" w14:textId="69A0FD4A" w:rsidR="009A2F76" w:rsidRPr="000C6D78" w:rsidRDefault="009A2F76" w:rsidP="009A2F76">
      <w:pPr>
        <w:ind w:firstLine="360"/>
        <w:jc w:val="both"/>
        <w:rPr>
          <w:rFonts w:ascii="Arial" w:hAnsi="Arial" w:cs="Arial"/>
          <w:sz w:val="22"/>
          <w:szCs w:val="22"/>
        </w:rPr>
      </w:pPr>
      <w:r>
        <w:rPr>
          <w:rFonts w:ascii="Arial" w:hAnsi="Arial" w:cs="Arial"/>
          <w:sz w:val="22"/>
          <w:szCs w:val="22"/>
        </w:rPr>
        <w:t>Despite these findings</w:t>
      </w:r>
      <w:r w:rsidRPr="00E812CD">
        <w:rPr>
          <w:rFonts w:ascii="Arial" w:hAnsi="Arial" w:cs="Arial"/>
          <w:sz w:val="22"/>
          <w:szCs w:val="22"/>
        </w:rPr>
        <w:t xml:space="preserve">, </w:t>
      </w:r>
      <w:r>
        <w:rPr>
          <w:rFonts w:ascii="Arial" w:hAnsi="Arial" w:cs="Arial"/>
          <w:sz w:val="22"/>
          <w:szCs w:val="22"/>
          <w:u w:val="single"/>
        </w:rPr>
        <w:t>the</w:t>
      </w:r>
      <w:r w:rsidRPr="00996B37">
        <w:rPr>
          <w:rFonts w:ascii="Arial" w:hAnsi="Arial" w:cs="Arial"/>
          <w:sz w:val="22"/>
          <w:szCs w:val="22"/>
          <w:u w:val="single"/>
        </w:rPr>
        <w:t xml:space="preserve"> relationship between these measures and </w:t>
      </w:r>
      <w:r>
        <w:rPr>
          <w:rFonts w:ascii="Arial" w:hAnsi="Arial" w:cs="Arial"/>
          <w:sz w:val="22"/>
          <w:szCs w:val="22"/>
          <w:u w:val="single"/>
        </w:rPr>
        <w:t>the</w:t>
      </w:r>
      <w:r w:rsidRPr="00996B37">
        <w:rPr>
          <w:rFonts w:ascii="Arial" w:hAnsi="Arial" w:cs="Arial"/>
          <w:sz w:val="22"/>
          <w:szCs w:val="22"/>
          <w:u w:val="single"/>
        </w:rPr>
        <w:t xml:space="preserve"> two types of flexible behavior remains to be </w:t>
      </w:r>
      <w:r>
        <w:rPr>
          <w:rFonts w:ascii="Arial" w:hAnsi="Arial" w:cs="Arial"/>
          <w:sz w:val="22"/>
          <w:szCs w:val="22"/>
          <w:u w:val="single"/>
        </w:rPr>
        <w:t xml:space="preserve">firmly </w:t>
      </w:r>
      <w:r w:rsidRPr="00996B37">
        <w:rPr>
          <w:rFonts w:ascii="Arial" w:hAnsi="Arial" w:cs="Arial"/>
          <w:sz w:val="22"/>
          <w:szCs w:val="22"/>
          <w:u w:val="single"/>
        </w:rPr>
        <w:t>established</w:t>
      </w:r>
      <w:r>
        <w:rPr>
          <w:rFonts w:ascii="Arial" w:hAnsi="Arial" w:cs="Arial"/>
          <w:sz w:val="22"/>
          <w:szCs w:val="22"/>
        </w:rPr>
        <w:t>, as previous studies did not require animals to generalize in novel conditions. This project stands to make crucial advancements over earlier work by introducing a task that requires both types of behavioral flexibility on separate trials. Together with these theoretical tools, this project promises to be the first to demonstrate the role geometry of</w:t>
      </w:r>
      <w:r w:rsidRPr="0032744E">
        <w:rPr>
          <w:rFonts w:ascii="Arial" w:hAnsi="Arial" w:cs="Arial"/>
          <w:sz w:val="22"/>
          <w:szCs w:val="22"/>
        </w:rPr>
        <w:t xml:space="preserve"> neural representations </w:t>
      </w:r>
      <w:r>
        <w:rPr>
          <w:rFonts w:ascii="Arial" w:hAnsi="Arial" w:cs="Arial"/>
          <w:sz w:val="22"/>
          <w:szCs w:val="22"/>
        </w:rPr>
        <w:t xml:space="preserve">plays </w:t>
      </w:r>
      <w:r w:rsidRPr="0032744E">
        <w:rPr>
          <w:rFonts w:ascii="Arial" w:hAnsi="Arial" w:cs="Arial"/>
          <w:sz w:val="22"/>
          <w:szCs w:val="22"/>
        </w:rPr>
        <w:t xml:space="preserve">in behavioral </w:t>
      </w:r>
      <w:r>
        <w:rPr>
          <w:rFonts w:ascii="Arial" w:hAnsi="Arial" w:cs="Arial"/>
          <w:sz w:val="22"/>
          <w:szCs w:val="22"/>
        </w:rPr>
        <w:t>flexibility</w:t>
      </w:r>
      <w:r w:rsidRPr="0032744E">
        <w:rPr>
          <w:rFonts w:ascii="Arial" w:hAnsi="Arial" w:cs="Arial"/>
          <w:sz w:val="22"/>
          <w:szCs w:val="22"/>
        </w:rPr>
        <w:t>, potentia</w:t>
      </w:r>
      <w:r>
        <w:rPr>
          <w:rFonts w:ascii="Arial" w:hAnsi="Arial" w:cs="Arial"/>
          <w:sz w:val="22"/>
          <w:szCs w:val="22"/>
        </w:rPr>
        <w:t>l</w:t>
      </w:r>
      <w:r w:rsidRPr="0032744E">
        <w:rPr>
          <w:rFonts w:ascii="Arial" w:hAnsi="Arial" w:cs="Arial"/>
          <w:sz w:val="22"/>
          <w:szCs w:val="22"/>
        </w:rPr>
        <w:t>l</w:t>
      </w:r>
      <w:r>
        <w:rPr>
          <w:rFonts w:ascii="Arial" w:hAnsi="Arial" w:cs="Arial"/>
          <w:sz w:val="22"/>
          <w:szCs w:val="22"/>
        </w:rPr>
        <w:t>y</w:t>
      </w:r>
      <w:r w:rsidRPr="0032744E">
        <w:rPr>
          <w:rFonts w:ascii="Arial" w:hAnsi="Arial" w:cs="Arial"/>
          <w:sz w:val="22"/>
          <w:szCs w:val="22"/>
        </w:rPr>
        <w:t xml:space="preserve"> reveal</w:t>
      </w:r>
      <w:r>
        <w:rPr>
          <w:rFonts w:ascii="Arial" w:hAnsi="Arial" w:cs="Arial"/>
          <w:sz w:val="22"/>
          <w:szCs w:val="22"/>
        </w:rPr>
        <w:t>ing</w:t>
      </w:r>
      <w:r w:rsidRPr="0032744E">
        <w:rPr>
          <w:rFonts w:ascii="Arial" w:hAnsi="Arial" w:cs="Arial"/>
          <w:sz w:val="22"/>
          <w:szCs w:val="22"/>
        </w:rPr>
        <w:t xml:space="preserve"> </w:t>
      </w:r>
      <w:r>
        <w:rPr>
          <w:rFonts w:ascii="Arial" w:hAnsi="Arial" w:cs="Arial"/>
          <w:sz w:val="22"/>
          <w:szCs w:val="22"/>
        </w:rPr>
        <w:t>a new and important population-level</w:t>
      </w:r>
      <w:r w:rsidRPr="0032744E">
        <w:rPr>
          <w:rFonts w:ascii="Arial" w:hAnsi="Arial" w:cs="Arial"/>
          <w:sz w:val="22"/>
          <w:szCs w:val="22"/>
        </w:rPr>
        <w:t xml:space="preserve"> neural </w:t>
      </w:r>
      <w:r>
        <w:rPr>
          <w:rFonts w:ascii="Arial" w:hAnsi="Arial" w:cs="Arial"/>
          <w:sz w:val="22"/>
          <w:szCs w:val="22"/>
        </w:rPr>
        <w:t xml:space="preserve">coding scheme </w:t>
      </w:r>
      <w:r>
        <w:rPr>
          <w:rFonts w:ascii="Arial" w:hAnsi="Arial" w:cs="Arial"/>
          <w:sz w:val="22"/>
          <w:szCs w:val="22"/>
        </w:rPr>
        <w:fldChar w:fldCharType="begin"/>
      </w:r>
      <w:r w:rsidR="001B1BB5">
        <w:rPr>
          <w:rFonts w:ascii="Arial" w:hAnsi="Arial" w:cs="Arial"/>
          <w:sz w:val="22"/>
          <w:szCs w:val="22"/>
        </w:rPr>
        <w:instrText xml:space="preserve"> ADDIN ZOTERO_ITEM CSL_CITATION {"citationID":"dCED6JVJ","properties":{"formattedCitation":"[14, 15, 37, 38]","plainCitation":"[14, 15, 37, 38]","noteIndex":0},"citationItems":[{"id":1798,"uris":["http://zotero.org/users/5885257/items/3U7WYGGD"],"uri":["http://zotero.org/users/5885257/items/3U7WYGGD"],"itemData":{"id":1798,"type":"article-journal","container-title":"Nature","DOI":"doi:10.1038/nature12160","issue":"7451","journalAbbreviation":"Nature","note":"publisher: Nature Publishing Group","page":"585--590","title":"The importance of mixed selectivity in complex cognitive tasks","volume":"497","author":[{"family":"Rigotti","given":"Mattia"},{"family":"Barak","given":"Omri"},{"family":"Warden","given":"Melissa R"},{"family":"Wang","given":"Xiao-Jing"},{"family":"Daw","given":"Nathaniel D"},{"family":"Miller","given":"Earl K"},{"family":"Fusi","given":"Stefano"}],"issued":{"date-parts":[["2013"]]}}},{"id":"AqMOTauj/Uhn84oiz","uris":["http://zotero.org/users/5885257/items/PMBNGRTE"],"uri":["http://zotero.org/users/5885257/items/PMBNGRTE"],"itemData":{"id":"ZKnrGNpJ/464LZR0w","type":"article-journal","abstract":"Neurons often respond to diverse combinations of task-relevant variables. This form of mixed selectivity plays an important computational role which is related to the dimensionality of the neural representations: high-dimensional representations with mixed selectivity allow a simple linear readout to generate a huge number of different potential responses. In contrast, neural representations based on highly specialized neurons are low dimensional and they preclude a linear readout from generating several responses that depend on multiple task-relevant variables. Here we review the conceptual and theoretical framework that explains the importance of mixed selectivity and the experimental evidence that recorded neural representations are high-dimensional. We end by discussing the implications for the design of future experiments.","container-title":"Current Opinion in Neurobiology","DOI":"10.1016/j.conb.2016.01.010","ISSN":"1873-6882","journalAbbreviation":"Curr. Opin. Neurobiol.","language":"eng","note":"PMID: 26851755","page":"66-74","source":"PubMed","title":"Why neurons mix: high dimensionality for higher cognition","title-short":"Why neurons mix","volume":"37","author":[{"family":"Fusi","given":"Stefano"},{"family":"Miller","given":"Earl K."},{"family":"Rigotti","given":"Mattia"}],"issued":{"date-parts":[["2016"]]}}},{"id":2201,"uris":["http://zotero.org/users/5885257/items/M2GAQ8Y7"],"uri":["http://zotero.org/users/5885257/items/M2GAQ8Y7"],"itemData":{"id":2201,"type":"article-journal","abstract":"Intelligent behavior requires integrating several sources of information in a meaningful fashion—be it context with stimulus or shape with color and size. This requires the underlying neural mechanism to respond in a different manner to similar inputs (discrimination), while maintaining a consistent response for noisy variations of the same input (generalization). We show that neurons that mix information sources via random connectivity can form an easy to read representation of input combinations. Using analytical and numerical tools, we show that the coding level or sparseness of these neurons' activity controls a trade-off between generalization and discrimination, with the optimal level depending on the task at hand. In all realistic situations that we analyzed, the optimal fraction of inputs to which a neuron responds is close to 0.1. Finally, we predict a relation between a measurable property of the neural representation and task performance.","container-title":"Journal of Neuroscience","DOI":"10.1523/JNEUROSCI.2753-12.2013","ISSN":"0270-6474, 1529-2401","issue":"9","journalAbbreviation":"J. Neurosci.","language":"en","note":"publisher: Society for Neuroscience\nsection: Articles\nPMID: 23447596","page":"3844-3856","source":"www.jneurosci.org","title":"The Sparseness of Mixed Selectivity Neurons Controls the Generalization–Discrimination Trade-Off","volume":"33","author":[{"family":"Barak","given":"Omri"},{"family":"Rigotti","given":"Mattia"},{"family":"Fusi","given":"Stefano"}],"issued":{"date-parts":[["2013",2,27]]}}},{"id":"AqMOTauj/V0ycgnSV","uris":["http://zotero.org/users/5885257/items/6GYRDR5A"],"uri":["http://zotero.org/users/5885257/items/6GYRDR5A"],"itemData":{"id":1357,"type":"article-journal","abstract":"Neuronal activity in the brain is variable, yet both perception and behavior are generally reliable. How does the brain achieve this? Here, we show that the conjunctive coding of multiple stimulus features, commonly known as nonlinear mixed selectivity, may be used by the brain to support reliable information transmission using unreliable neurons. Nonlinearly mixed feature representations have been observed throughout primary sensory, decision-making, and motor brain areas. In these areas, different features are almost always nonlinearly mixed to some degree, rather than represented separately or with only additive (linear) mixing, which we refer to as pure selectivity. Mixed selectivity has been previously shown to support flexible linear decoding for complex behavioral tasks. Here, we show that it has another important benefit: in many cases, it makes orders of magnitude fewer decoding errors than pure selectivity even when both forms of selectivity use the same number of spikes. This benefit holds for sensory, motor, and more abstract, cognitive representations. Further, we show experimental evidence that mixed selectivity exists in the brain even when it does not enable behaviorally useful linear decoding. This suggests that nonlinear mixed selectivity may be a general coding scheme exploited by the brain for reliable and efficient neural computation.","container-title":"PLOS Computational Biology","DOI":"10.1371/journal.pcbi.1007544","ISSN":"1553-7358","issue":"2","journalAbbreviation":"PLOS Computational Biology","language":"en","note":"publisher: Public Library of Science","page":"e1007544","source":"PLoS Journals","title":"Nonlinear mixed selectivity supports reliable neural computation","volume":"16","author":[{"family":"Johnston","given":"W. Jeffrey"},{"family":"Palmer","given":"Stephanie E."},{"family":"Freedman","given":"David J."}],"issued":{"date-parts":[["2020",2,18]]}}}],"schema":"https://github.com/citation-style-language/schema/raw/master/csl-citation.json"} </w:instrText>
      </w:r>
      <w:r>
        <w:rPr>
          <w:rFonts w:ascii="Arial" w:hAnsi="Arial" w:cs="Arial"/>
          <w:sz w:val="22"/>
          <w:szCs w:val="22"/>
        </w:rPr>
        <w:fldChar w:fldCharType="separate"/>
      </w:r>
      <w:r w:rsidR="001B1BB5">
        <w:rPr>
          <w:rFonts w:ascii="Arial" w:hAnsi="Arial" w:cs="Arial"/>
          <w:sz w:val="22"/>
        </w:rPr>
        <w:t>[14, 15, 37, 38]</w:t>
      </w:r>
      <w:r>
        <w:rPr>
          <w:rFonts w:ascii="Arial" w:hAnsi="Arial" w:cs="Arial"/>
          <w:sz w:val="22"/>
          <w:szCs w:val="22"/>
        </w:rPr>
        <w:fldChar w:fldCharType="end"/>
      </w:r>
      <w:r>
        <w:rPr>
          <w:rFonts w:ascii="Arial" w:hAnsi="Arial" w:cs="Arial"/>
          <w:sz w:val="22"/>
          <w:szCs w:val="22"/>
        </w:rPr>
        <w:t xml:space="preserve">. </w:t>
      </w:r>
      <w:r>
        <w:rPr>
          <w:rFonts w:ascii="Arial" w:hAnsi="Arial" w:cs="Arial"/>
          <w:color w:val="1A1A1A"/>
          <w:sz w:val="22"/>
          <w:szCs w:val="22"/>
        </w:rPr>
        <w:t>Fig. 1 summarizes my</w:t>
      </w:r>
      <w:r w:rsidRPr="00E812CD">
        <w:rPr>
          <w:rFonts w:ascii="Arial" w:hAnsi="Arial" w:cs="Arial"/>
          <w:sz w:val="22"/>
          <w:szCs w:val="22"/>
        </w:rPr>
        <w:t xml:space="preserve"> </w:t>
      </w:r>
      <w:r w:rsidRPr="00322766">
        <w:rPr>
          <w:rFonts w:ascii="Arial" w:hAnsi="Arial" w:cs="Arial"/>
          <w:b/>
          <w:bCs/>
          <w:sz w:val="22"/>
          <w:szCs w:val="22"/>
          <w:u w:val="single"/>
        </w:rPr>
        <w:t>hypothesis</w:t>
      </w:r>
      <w:r w:rsidRPr="00322766">
        <w:rPr>
          <w:rFonts w:ascii="Arial" w:hAnsi="Arial" w:cs="Arial"/>
          <w:sz w:val="22"/>
          <w:szCs w:val="22"/>
          <w:u w:val="single"/>
        </w:rPr>
        <w:t xml:space="preserve"> that </w:t>
      </w:r>
      <w:r>
        <w:rPr>
          <w:rFonts w:ascii="Arial" w:hAnsi="Arial" w:cs="Arial"/>
          <w:sz w:val="22"/>
          <w:szCs w:val="22"/>
          <w:u w:val="single"/>
        </w:rPr>
        <w:t>Type 1 flexibility</w:t>
      </w:r>
      <w:r w:rsidRPr="00322766">
        <w:rPr>
          <w:rFonts w:ascii="Arial" w:hAnsi="Arial" w:cs="Arial"/>
          <w:sz w:val="22"/>
          <w:szCs w:val="22"/>
          <w:u w:val="single"/>
        </w:rPr>
        <w:t xml:space="preserve"> cor</w:t>
      </w:r>
      <w:r>
        <w:rPr>
          <w:rFonts w:ascii="Arial" w:hAnsi="Arial" w:cs="Arial"/>
          <w:sz w:val="22"/>
          <w:szCs w:val="22"/>
          <w:u w:val="single"/>
        </w:rPr>
        <w:t>r</w:t>
      </w:r>
      <w:r w:rsidRPr="00322766">
        <w:rPr>
          <w:rFonts w:ascii="Arial" w:hAnsi="Arial" w:cs="Arial"/>
          <w:sz w:val="22"/>
          <w:szCs w:val="22"/>
          <w:u w:val="single"/>
        </w:rPr>
        <w:t>elate</w:t>
      </w:r>
      <w:r>
        <w:rPr>
          <w:rFonts w:ascii="Arial" w:hAnsi="Arial" w:cs="Arial"/>
          <w:sz w:val="22"/>
          <w:szCs w:val="22"/>
          <w:u w:val="single"/>
        </w:rPr>
        <w:t>s</w:t>
      </w:r>
      <w:r w:rsidRPr="00322766">
        <w:rPr>
          <w:rFonts w:ascii="Arial" w:hAnsi="Arial" w:cs="Arial"/>
          <w:sz w:val="22"/>
          <w:szCs w:val="22"/>
          <w:u w:val="single"/>
        </w:rPr>
        <w:t xml:space="preserve"> with SD</w:t>
      </w:r>
      <w:r>
        <w:rPr>
          <w:rFonts w:ascii="Arial" w:hAnsi="Arial" w:cs="Arial"/>
          <w:sz w:val="22"/>
          <w:szCs w:val="22"/>
          <w:u w:val="single"/>
        </w:rPr>
        <w:t>,</w:t>
      </w:r>
      <w:r w:rsidRPr="00322766">
        <w:rPr>
          <w:rFonts w:ascii="Arial" w:hAnsi="Arial" w:cs="Arial"/>
          <w:sz w:val="22"/>
          <w:szCs w:val="22"/>
          <w:u w:val="single"/>
        </w:rPr>
        <w:t xml:space="preserve"> </w:t>
      </w:r>
      <w:r>
        <w:rPr>
          <w:rFonts w:ascii="Arial" w:hAnsi="Arial" w:cs="Arial"/>
          <w:sz w:val="22"/>
          <w:szCs w:val="22"/>
          <w:u w:val="single"/>
        </w:rPr>
        <w:t>and Type 2 flexibility</w:t>
      </w:r>
      <w:r w:rsidRPr="00322766">
        <w:rPr>
          <w:rFonts w:ascii="Arial" w:hAnsi="Arial" w:cs="Arial"/>
          <w:sz w:val="22"/>
          <w:szCs w:val="22"/>
          <w:u w:val="single"/>
        </w:rPr>
        <w:t xml:space="preserve"> cor</w:t>
      </w:r>
      <w:r>
        <w:rPr>
          <w:rFonts w:ascii="Arial" w:hAnsi="Arial" w:cs="Arial"/>
          <w:sz w:val="22"/>
          <w:szCs w:val="22"/>
          <w:u w:val="single"/>
        </w:rPr>
        <w:t>r</w:t>
      </w:r>
      <w:r w:rsidRPr="00322766">
        <w:rPr>
          <w:rFonts w:ascii="Arial" w:hAnsi="Arial" w:cs="Arial"/>
          <w:sz w:val="22"/>
          <w:szCs w:val="22"/>
          <w:u w:val="single"/>
        </w:rPr>
        <w:t>elate</w:t>
      </w:r>
      <w:r>
        <w:rPr>
          <w:rFonts w:ascii="Arial" w:hAnsi="Arial" w:cs="Arial"/>
          <w:sz w:val="22"/>
          <w:szCs w:val="22"/>
          <w:u w:val="single"/>
        </w:rPr>
        <w:t>s</w:t>
      </w:r>
      <w:r w:rsidRPr="00322766">
        <w:rPr>
          <w:rFonts w:ascii="Arial" w:hAnsi="Arial" w:cs="Arial"/>
          <w:sz w:val="22"/>
          <w:szCs w:val="22"/>
          <w:u w:val="single"/>
        </w:rPr>
        <w:t xml:space="preserve"> with CCGP</w:t>
      </w:r>
      <w:r>
        <w:rPr>
          <w:rFonts w:ascii="Arial" w:hAnsi="Arial" w:cs="Arial"/>
          <w:sz w:val="22"/>
          <w:szCs w:val="22"/>
        </w:rPr>
        <w:t xml:space="preserve"> in these areas.</w:t>
      </w:r>
    </w:p>
    <w:p w14:paraId="7D12D49F" w14:textId="77777777" w:rsidR="009A2F76" w:rsidRDefault="009A2F76" w:rsidP="009A2F76">
      <w:pPr>
        <w:ind w:firstLine="360"/>
        <w:jc w:val="both"/>
        <w:rPr>
          <w:rFonts w:ascii="Arial" w:hAnsi="Arial" w:cs="Arial"/>
          <w:sz w:val="22"/>
          <w:szCs w:val="22"/>
        </w:rPr>
      </w:pPr>
      <w:r w:rsidRPr="009C41AB">
        <w:rPr>
          <w:rFonts w:ascii="Arial" w:hAnsi="Arial" w:cs="Arial"/>
          <w:b/>
          <w:bCs/>
          <w:i/>
          <w:iCs/>
          <w:sz w:val="22"/>
          <w:szCs w:val="22"/>
          <w:u w:val="single"/>
        </w:rPr>
        <w:t>1.6 Potential Impact:</w:t>
      </w:r>
      <w:r>
        <w:rPr>
          <w:rFonts w:ascii="Arial" w:hAnsi="Arial" w:cs="Arial"/>
          <w:sz w:val="22"/>
          <w:szCs w:val="22"/>
        </w:rPr>
        <w:t xml:space="preserve"> T</w:t>
      </w:r>
      <w:r w:rsidRPr="0032744E">
        <w:rPr>
          <w:rFonts w:ascii="Arial" w:hAnsi="Arial" w:cs="Arial"/>
          <w:sz w:val="22"/>
          <w:szCs w:val="22"/>
        </w:rPr>
        <w:t xml:space="preserve">his project </w:t>
      </w:r>
      <w:r>
        <w:rPr>
          <w:rFonts w:ascii="Arial" w:hAnsi="Arial" w:cs="Arial"/>
          <w:sz w:val="22"/>
          <w:szCs w:val="22"/>
        </w:rPr>
        <w:t>will contribute</w:t>
      </w:r>
      <w:r w:rsidRPr="0032744E">
        <w:rPr>
          <w:rFonts w:ascii="Arial" w:hAnsi="Arial" w:cs="Arial"/>
          <w:sz w:val="22"/>
          <w:szCs w:val="22"/>
        </w:rPr>
        <w:t xml:space="preserve"> to the field </w:t>
      </w:r>
      <w:r>
        <w:rPr>
          <w:rFonts w:ascii="Arial" w:hAnsi="Arial" w:cs="Arial"/>
          <w:sz w:val="22"/>
          <w:szCs w:val="22"/>
        </w:rPr>
        <w:t xml:space="preserve">in three important ways. 1) This will be the first study to show specific evidence connecting the geometry of neural representations to the performance of Type </w:t>
      </w:r>
      <w:r>
        <w:rPr>
          <w:rFonts w:ascii="Arial" w:hAnsi="Arial" w:cs="Arial"/>
          <w:sz w:val="22"/>
          <w:szCs w:val="22"/>
        </w:rPr>
        <w:lastRenderedPageBreak/>
        <w:t xml:space="preserve">1 and Type 2 behavioral flexibility. Focusing on the </w:t>
      </w:r>
      <w:r>
        <w:rPr>
          <w:rFonts w:ascii="Arial" w:hAnsi="Arial" w:cs="Arial"/>
          <w:i/>
          <w:iCs/>
          <w:sz w:val="22"/>
          <w:szCs w:val="22"/>
        </w:rPr>
        <w:t>geometry</w:t>
      </w:r>
      <w:r>
        <w:rPr>
          <w:rFonts w:ascii="Arial" w:hAnsi="Arial" w:cs="Arial"/>
          <w:sz w:val="22"/>
          <w:szCs w:val="22"/>
        </w:rPr>
        <w:t xml:space="preserve"> of representations</w:t>
      </w:r>
      <w:r w:rsidRPr="006C32B1">
        <w:rPr>
          <w:rFonts w:ascii="Arial" w:hAnsi="Arial" w:cs="Arial"/>
          <w:sz w:val="22"/>
          <w:szCs w:val="22"/>
        </w:rPr>
        <w:t xml:space="preserve"> contrasts with </w:t>
      </w:r>
      <w:r>
        <w:rPr>
          <w:rFonts w:ascii="Arial" w:hAnsi="Arial" w:cs="Arial"/>
          <w:sz w:val="22"/>
          <w:szCs w:val="22"/>
        </w:rPr>
        <w:t>dominant</w:t>
      </w:r>
      <w:r w:rsidRPr="006C32B1">
        <w:rPr>
          <w:rFonts w:ascii="Arial" w:hAnsi="Arial" w:cs="Arial"/>
          <w:sz w:val="22"/>
          <w:szCs w:val="22"/>
        </w:rPr>
        <w:t xml:space="preserve"> approaches in neuroscience that have </w:t>
      </w:r>
      <w:r>
        <w:rPr>
          <w:rFonts w:ascii="Arial" w:hAnsi="Arial" w:cs="Arial"/>
          <w:sz w:val="22"/>
          <w:szCs w:val="22"/>
        </w:rPr>
        <w:t xml:space="preserve">only examined the </w:t>
      </w:r>
      <w:r>
        <w:rPr>
          <w:rFonts w:ascii="Arial" w:hAnsi="Arial" w:cs="Arial"/>
          <w:i/>
          <w:iCs/>
          <w:sz w:val="22"/>
          <w:szCs w:val="22"/>
        </w:rPr>
        <w:t>content</w:t>
      </w:r>
      <w:r>
        <w:rPr>
          <w:rFonts w:ascii="Arial" w:hAnsi="Arial" w:cs="Arial"/>
          <w:sz w:val="22"/>
          <w:szCs w:val="22"/>
        </w:rPr>
        <w:t xml:space="preserve"> of </w:t>
      </w:r>
      <w:r w:rsidRPr="006C32B1">
        <w:rPr>
          <w:rFonts w:ascii="Arial" w:hAnsi="Arial" w:cs="Arial"/>
          <w:sz w:val="22"/>
          <w:szCs w:val="22"/>
        </w:rPr>
        <w:t xml:space="preserve">variables </w:t>
      </w:r>
      <w:r>
        <w:rPr>
          <w:rFonts w:ascii="Arial" w:hAnsi="Arial" w:cs="Arial"/>
          <w:sz w:val="22"/>
          <w:szCs w:val="22"/>
        </w:rPr>
        <w:t>being</w:t>
      </w:r>
      <w:r w:rsidRPr="006C32B1">
        <w:rPr>
          <w:rFonts w:ascii="Arial" w:hAnsi="Arial" w:cs="Arial"/>
          <w:sz w:val="22"/>
          <w:szCs w:val="22"/>
        </w:rPr>
        <w:t xml:space="preserve"> represented.</w:t>
      </w:r>
      <w:r>
        <w:rPr>
          <w:rFonts w:ascii="Arial" w:hAnsi="Arial" w:cs="Arial"/>
          <w:sz w:val="22"/>
          <w:szCs w:val="22"/>
        </w:rPr>
        <w:t xml:space="preserve"> Demonstrating the importance of geometry of representations for complex behavior will open the field to further investigations into coding schemes of this kind. 2) This study represents </w:t>
      </w:r>
      <w:r>
        <w:rPr>
          <w:rFonts w:ascii="Arial" w:hAnsi="Arial" w:cs="Arial"/>
          <w:bCs/>
          <w:sz w:val="22"/>
          <w:szCs w:val="22"/>
        </w:rPr>
        <w:t>a unique neurobiological application of the recent advances in machine-learning and theories of neural computation.</w:t>
      </w:r>
      <w:r>
        <w:rPr>
          <w:rFonts w:ascii="Arial" w:hAnsi="Arial" w:cs="Arial"/>
          <w:sz w:val="22"/>
          <w:szCs w:val="22"/>
        </w:rPr>
        <w:t xml:space="preserve"> </w:t>
      </w:r>
      <w:proofErr w:type="gramStart"/>
      <w:r>
        <w:rPr>
          <w:rFonts w:ascii="Arial" w:hAnsi="Arial" w:cs="Arial"/>
          <w:sz w:val="22"/>
          <w:szCs w:val="22"/>
        </w:rPr>
        <w:t>In particular, I</w:t>
      </w:r>
      <w:proofErr w:type="gramEnd"/>
      <w:r>
        <w:rPr>
          <w:rFonts w:ascii="Arial" w:hAnsi="Arial" w:cs="Arial"/>
          <w:sz w:val="22"/>
          <w:szCs w:val="22"/>
        </w:rPr>
        <w:t xml:space="preserve"> will</w:t>
      </w:r>
      <w:r w:rsidRPr="0032744E">
        <w:rPr>
          <w:rFonts w:ascii="Arial" w:hAnsi="Arial" w:cs="Arial"/>
          <w:sz w:val="22"/>
          <w:szCs w:val="22"/>
        </w:rPr>
        <w:t xml:space="preserve"> correlat</w:t>
      </w:r>
      <w:r>
        <w:rPr>
          <w:rFonts w:ascii="Arial" w:hAnsi="Arial" w:cs="Arial"/>
          <w:sz w:val="22"/>
          <w:szCs w:val="22"/>
        </w:rPr>
        <w:t xml:space="preserve">e ‘cross-condition generalization performance’ </w:t>
      </w:r>
      <w:r w:rsidRPr="0032744E">
        <w:rPr>
          <w:rFonts w:ascii="Arial" w:hAnsi="Arial" w:cs="Arial"/>
          <w:sz w:val="22"/>
          <w:szCs w:val="22"/>
        </w:rPr>
        <w:t>with behavioral generalization</w:t>
      </w:r>
      <w:r>
        <w:rPr>
          <w:rFonts w:ascii="Arial" w:hAnsi="Arial" w:cs="Arial"/>
          <w:sz w:val="22"/>
          <w:szCs w:val="22"/>
        </w:rPr>
        <w:t xml:space="preserve"> for the first time in an experimental setting</w:t>
      </w:r>
      <w:r w:rsidRPr="0032744E">
        <w:rPr>
          <w:rFonts w:ascii="Arial" w:hAnsi="Arial" w:cs="Arial"/>
          <w:sz w:val="22"/>
          <w:szCs w:val="22"/>
        </w:rPr>
        <w:t>, reveal</w:t>
      </w:r>
      <w:r>
        <w:rPr>
          <w:rFonts w:ascii="Arial" w:hAnsi="Arial" w:cs="Arial"/>
          <w:sz w:val="22"/>
          <w:szCs w:val="22"/>
        </w:rPr>
        <w:t>ing</w:t>
      </w:r>
      <w:r w:rsidRPr="0032744E">
        <w:rPr>
          <w:rFonts w:ascii="Arial" w:hAnsi="Arial" w:cs="Arial"/>
          <w:sz w:val="22"/>
          <w:szCs w:val="22"/>
        </w:rPr>
        <w:t xml:space="preserve"> a</w:t>
      </w:r>
      <w:r>
        <w:rPr>
          <w:rFonts w:ascii="Arial" w:hAnsi="Arial" w:cs="Arial"/>
          <w:sz w:val="22"/>
          <w:szCs w:val="22"/>
        </w:rPr>
        <w:t>n important</w:t>
      </w:r>
      <w:r w:rsidRPr="0032744E">
        <w:rPr>
          <w:rFonts w:ascii="Arial" w:hAnsi="Arial" w:cs="Arial"/>
          <w:sz w:val="22"/>
          <w:szCs w:val="22"/>
        </w:rPr>
        <w:t xml:space="preserve"> </w:t>
      </w:r>
      <w:r>
        <w:rPr>
          <w:rFonts w:ascii="Arial" w:hAnsi="Arial" w:cs="Arial"/>
          <w:sz w:val="22"/>
          <w:szCs w:val="22"/>
        </w:rPr>
        <w:t>computational mechanism</w:t>
      </w:r>
      <w:r w:rsidRPr="0032744E">
        <w:rPr>
          <w:rFonts w:ascii="Arial" w:hAnsi="Arial" w:cs="Arial"/>
          <w:sz w:val="22"/>
          <w:szCs w:val="22"/>
        </w:rPr>
        <w:t xml:space="preserve"> behind the generation of flexible behavior in novel situations.</w:t>
      </w:r>
      <w:r>
        <w:rPr>
          <w:rFonts w:ascii="Arial" w:hAnsi="Arial" w:cs="Arial"/>
          <w:sz w:val="22"/>
          <w:szCs w:val="22"/>
        </w:rPr>
        <w:t xml:space="preserve"> 3) By performing high channel-count recordings from two different brain areas simultaneously, I will be able to examine time-dependent correlations between geometric format and behavioral performance in these areas. This will provide a new approach to delineate the function of different brain areas. Together these contributions will pave the way for translational studies addressing specific deficits in flexible behavior.</w:t>
      </w:r>
    </w:p>
    <w:p w14:paraId="5673CCCC" w14:textId="77777777" w:rsidR="009A2F76" w:rsidRDefault="009A2F76" w:rsidP="009A2F76">
      <w:pPr>
        <w:ind w:firstLine="360"/>
        <w:jc w:val="both"/>
        <w:rPr>
          <w:rFonts w:ascii="Arial" w:hAnsi="Arial" w:cs="Arial"/>
          <w:b/>
          <w:bCs/>
          <w:sz w:val="22"/>
          <w:szCs w:val="22"/>
        </w:rPr>
      </w:pPr>
    </w:p>
    <w:p w14:paraId="3384A3D3" w14:textId="77777777" w:rsidR="009A2F76" w:rsidRPr="00D64A8D" w:rsidRDefault="009A2F76" w:rsidP="009A2F76">
      <w:pPr>
        <w:pStyle w:val="ListParagraph"/>
        <w:numPr>
          <w:ilvl w:val="0"/>
          <w:numId w:val="5"/>
        </w:numPr>
        <w:jc w:val="both"/>
        <w:rPr>
          <w:rFonts w:ascii="Arial" w:hAnsi="Arial" w:cs="Arial"/>
          <w:i/>
          <w:iCs/>
          <w:sz w:val="22"/>
          <w:szCs w:val="22"/>
        </w:rPr>
      </w:pPr>
      <w:r w:rsidRPr="00D64A8D">
        <w:rPr>
          <w:rFonts w:ascii="Arial" w:hAnsi="Arial" w:cs="Arial"/>
          <w:b/>
          <w:bCs/>
          <w:sz w:val="22"/>
          <w:szCs w:val="22"/>
        </w:rPr>
        <w:t>APPROACH:</w:t>
      </w:r>
    </w:p>
    <w:p w14:paraId="028D96D8" w14:textId="5DDFBCE4" w:rsidR="009A2F76" w:rsidRPr="000C6D78" w:rsidRDefault="009A2F76" w:rsidP="009A2F76">
      <w:pPr>
        <w:ind w:firstLine="360"/>
        <w:jc w:val="both"/>
        <w:rPr>
          <w:rFonts w:ascii="Arial" w:hAnsi="Arial" w:cs="Arial"/>
          <w:sz w:val="22"/>
          <w:szCs w:val="22"/>
        </w:rPr>
      </w:pPr>
      <w:r w:rsidRPr="00B1165F">
        <w:rPr>
          <w:rFonts w:ascii="Arial" w:hAnsi="Arial" w:cs="Arial"/>
          <w:b/>
          <w:bCs/>
          <w:i/>
          <w:iCs/>
          <w:sz w:val="22"/>
          <w:szCs w:val="22"/>
          <w:u w:val="single"/>
        </w:rPr>
        <w:t>2.1 Overall Methods:</w:t>
      </w:r>
      <w:r>
        <w:rPr>
          <w:rFonts w:ascii="Arial" w:hAnsi="Arial" w:cs="Arial"/>
          <w:sz w:val="22"/>
          <w:szCs w:val="22"/>
        </w:rPr>
        <w:t xml:space="preserve"> </w:t>
      </w:r>
      <w:r w:rsidRPr="00675997">
        <w:rPr>
          <w:rFonts w:ascii="Arial" w:hAnsi="Arial" w:cs="Arial"/>
          <w:sz w:val="22"/>
          <w:szCs w:val="22"/>
        </w:rPr>
        <w:t>Animals</w:t>
      </w:r>
      <w:r>
        <w:rPr>
          <w:rFonts w:ascii="Arial" w:hAnsi="Arial" w:cs="Arial"/>
          <w:sz w:val="22"/>
          <w:szCs w:val="22"/>
        </w:rPr>
        <w:t xml:space="preserve"> will be trained to perform a task that requires Type 1 and Type 2 behavioral flexibility on separate trials. During behavior, I will perform simultaneous electrophysiological recordings of HPC and DLPFC. HPC will include recordings from across CA1, CA2, CA3, and DG. DLPFC recordings will be taken from Broadman areas 8, 9, and 46. </w:t>
      </w:r>
      <w:r w:rsidRPr="006C32B1">
        <w:rPr>
          <w:rFonts w:ascii="Arial" w:hAnsi="Arial" w:cs="Arial"/>
          <w:sz w:val="22"/>
          <w:szCs w:val="22"/>
        </w:rPr>
        <w:t>Recording</w:t>
      </w:r>
      <w:r>
        <w:rPr>
          <w:rFonts w:ascii="Arial" w:hAnsi="Arial" w:cs="Arial"/>
          <w:sz w:val="22"/>
          <w:szCs w:val="22"/>
        </w:rPr>
        <w:t xml:space="preserve">s will be made continuously using 1-2 32-channel vertical electrodes (V-Probes, </w:t>
      </w:r>
      <w:proofErr w:type="spellStart"/>
      <w:r>
        <w:rPr>
          <w:rFonts w:ascii="Arial" w:hAnsi="Arial" w:cs="Arial"/>
          <w:sz w:val="22"/>
          <w:szCs w:val="22"/>
        </w:rPr>
        <w:t>Plexon</w:t>
      </w:r>
      <w:proofErr w:type="spellEnd"/>
      <w:r>
        <w:rPr>
          <w:rFonts w:ascii="Arial" w:hAnsi="Arial" w:cs="Arial"/>
          <w:sz w:val="22"/>
          <w:szCs w:val="22"/>
        </w:rPr>
        <w:t>) in each brain area. Analog signals will be amplified, filtered, and digitized, after which, each channel will undergo automated s</w:t>
      </w:r>
      <w:r w:rsidRPr="006C32B1">
        <w:rPr>
          <w:rFonts w:ascii="Arial" w:hAnsi="Arial" w:cs="Arial"/>
          <w:sz w:val="22"/>
          <w:szCs w:val="22"/>
        </w:rPr>
        <w:t>pike sorting</w:t>
      </w:r>
      <w:r>
        <w:rPr>
          <w:rFonts w:ascii="Arial" w:hAnsi="Arial" w:cs="Arial"/>
          <w:sz w:val="22"/>
          <w:szCs w:val="22"/>
        </w:rPr>
        <w:t xml:space="preserve"> using </w:t>
      </w:r>
      <w:proofErr w:type="spellStart"/>
      <w:r>
        <w:rPr>
          <w:rFonts w:ascii="Arial" w:hAnsi="Arial" w:cs="Arial"/>
          <w:sz w:val="22"/>
          <w:szCs w:val="22"/>
        </w:rPr>
        <w:t>MountainSort</w:t>
      </w:r>
      <w:proofErr w:type="spellEnd"/>
      <w:r>
        <w:rPr>
          <w:rFonts w:ascii="Arial" w:hAnsi="Arial" w:cs="Arial"/>
          <w:sz w:val="22"/>
          <w:szCs w:val="22"/>
        </w:rPr>
        <w:t xml:space="preserve"> </w:t>
      </w:r>
      <w:r>
        <w:rPr>
          <w:rFonts w:ascii="Arial" w:hAnsi="Arial" w:cs="Arial"/>
          <w:sz w:val="22"/>
          <w:szCs w:val="22"/>
        </w:rPr>
        <w:fldChar w:fldCharType="begin"/>
      </w:r>
      <w:r w:rsidR="001B1BB5">
        <w:rPr>
          <w:rFonts w:ascii="Arial" w:hAnsi="Arial" w:cs="Arial"/>
          <w:sz w:val="22"/>
          <w:szCs w:val="22"/>
        </w:rPr>
        <w:instrText xml:space="preserve"> ADDIN ZOTERO_ITEM CSL_CITATION {"citationID":"deyOGNEx","properties":{"formattedCitation":"[39]","plainCitation":"[39]","noteIndex":0},"citationItems":[{"id":"AqMOTauj/XTzKRPqA","uris":["http://zotero.org/users/5885257/items/NBTRPPWJ"],"uri":["http://zotero.org/users/5885257/items/NBTRPPWJ"],"itemData":{"id":1331,"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entral processing unit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container-title":"Neuron","DOI":"10.1016/j.neuron.2017.08.030","ISSN":"0896-6273","issue":"6","journalAbbreviation":"Neuron","language":"en","page":"1381-1394.e6","source":"ScienceDirect","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rPr>
          <w:rFonts w:ascii="Arial" w:hAnsi="Arial" w:cs="Arial"/>
          <w:sz w:val="22"/>
          <w:szCs w:val="22"/>
        </w:rPr>
        <w:fldChar w:fldCharType="separate"/>
      </w:r>
      <w:r w:rsidR="001B1BB5">
        <w:rPr>
          <w:rFonts w:ascii="Arial" w:hAnsi="Arial" w:cs="Arial"/>
          <w:noProof/>
          <w:sz w:val="22"/>
          <w:szCs w:val="22"/>
        </w:rPr>
        <w:t>[39]</w:t>
      </w:r>
      <w:r>
        <w:rPr>
          <w:rFonts w:ascii="Arial" w:hAnsi="Arial" w:cs="Arial"/>
          <w:sz w:val="22"/>
          <w:szCs w:val="22"/>
        </w:rPr>
        <w:fldChar w:fldCharType="end"/>
      </w:r>
      <w:r>
        <w:rPr>
          <w:rFonts w:ascii="Arial" w:hAnsi="Arial" w:cs="Arial"/>
          <w:sz w:val="22"/>
          <w:szCs w:val="22"/>
        </w:rPr>
        <w:t xml:space="preserve"> to separate single units within each channel, which will additionally be verified manually using the </w:t>
      </w:r>
      <w:proofErr w:type="spellStart"/>
      <w:r>
        <w:rPr>
          <w:rFonts w:ascii="Arial" w:hAnsi="Arial" w:cs="Arial"/>
          <w:sz w:val="22"/>
          <w:szCs w:val="22"/>
        </w:rPr>
        <w:t>Plexon</w:t>
      </w:r>
      <w:proofErr w:type="spellEnd"/>
      <w:r>
        <w:rPr>
          <w:rFonts w:ascii="Arial" w:hAnsi="Arial" w:cs="Arial"/>
          <w:sz w:val="22"/>
          <w:szCs w:val="22"/>
        </w:rPr>
        <w:t xml:space="preserve"> offline sorter platform. Measures of geometry will be performed according to the procedures outlined in the Aims below.</w:t>
      </w:r>
    </w:p>
    <w:p w14:paraId="0CE090FF" w14:textId="77777777" w:rsidR="009A2F76" w:rsidRPr="000C6D78" w:rsidRDefault="009A2F76" w:rsidP="009A2F76">
      <w:pPr>
        <w:ind w:firstLine="360"/>
        <w:jc w:val="both"/>
        <w:rPr>
          <w:rFonts w:ascii="Arial" w:hAnsi="Arial" w:cs="Arial"/>
          <w:i/>
          <w:iCs/>
          <w:sz w:val="22"/>
          <w:szCs w:val="22"/>
          <w:u w:val="single"/>
        </w:rPr>
      </w:pPr>
      <w:r w:rsidRPr="00B1165F">
        <w:rPr>
          <w:rFonts w:ascii="Arial" w:hAnsi="Arial" w:cs="Arial"/>
          <w:b/>
          <w:bCs/>
          <w:i/>
          <w:iCs/>
          <w:sz w:val="22"/>
          <w:szCs w:val="22"/>
          <w:u w:val="single"/>
        </w:rPr>
        <w:t>2.2 Sex as a Biological Variable:</w:t>
      </w:r>
      <w:r>
        <w:rPr>
          <w:rFonts w:ascii="Arial" w:hAnsi="Arial"/>
          <w:sz w:val="22"/>
          <w:szCs w:val="22"/>
        </w:rPr>
        <w:t xml:space="preserve"> In the field of primate electrophysiology</w:t>
      </w:r>
      <w:r w:rsidRPr="009A2D4B">
        <w:rPr>
          <w:rFonts w:ascii="Arial" w:hAnsi="Arial"/>
          <w:sz w:val="22"/>
          <w:szCs w:val="22"/>
        </w:rPr>
        <w:t xml:space="preserve">, </w:t>
      </w:r>
      <w:r>
        <w:rPr>
          <w:rFonts w:ascii="Arial" w:hAnsi="Arial"/>
          <w:sz w:val="22"/>
          <w:szCs w:val="22"/>
        </w:rPr>
        <w:t>efforts to minimize animal use typically limit studies to 2 experimental subjects, making it impossible to study sex as a biological variable. M</w:t>
      </w:r>
      <w:r w:rsidRPr="009A2D4B">
        <w:rPr>
          <w:rFonts w:ascii="Arial" w:hAnsi="Arial"/>
          <w:sz w:val="22"/>
          <w:szCs w:val="22"/>
        </w:rPr>
        <w:t xml:space="preserve">ale monkeys are </w:t>
      </w:r>
      <w:r>
        <w:rPr>
          <w:rFonts w:ascii="Arial" w:hAnsi="Arial"/>
          <w:sz w:val="22"/>
          <w:szCs w:val="22"/>
        </w:rPr>
        <w:t xml:space="preserve">more frequently </w:t>
      </w:r>
      <w:r w:rsidRPr="009A2D4B">
        <w:rPr>
          <w:rFonts w:ascii="Arial" w:hAnsi="Arial"/>
          <w:sz w:val="22"/>
          <w:szCs w:val="22"/>
        </w:rPr>
        <w:t>employed because they are more readily available for purchase</w:t>
      </w:r>
      <w:r>
        <w:rPr>
          <w:rFonts w:ascii="Arial" w:hAnsi="Arial"/>
          <w:sz w:val="22"/>
          <w:szCs w:val="22"/>
        </w:rPr>
        <w:t>, with females often reserved for use in breeding colonies. As such, we currently have no female monkeys in our lab. Because of these limitations,</w:t>
      </w:r>
      <w:r w:rsidRPr="009A2D4B">
        <w:rPr>
          <w:rFonts w:ascii="Arial" w:hAnsi="Arial"/>
          <w:sz w:val="22"/>
          <w:szCs w:val="22"/>
        </w:rPr>
        <w:t xml:space="preserve"> meaningful comparisons of</w:t>
      </w:r>
      <w:r>
        <w:rPr>
          <w:rFonts w:ascii="Arial" w:hAnsi="Arial"/>
          <w:sz w:val="22"/>
          <w:szCs w:val="22"/>
        </w:rPr>
        <w:t xml:space="preserve"> sex as a biological variable</w:t>
      </w:r>
      <w:r w:rsidRPr="009A2D4B">
        <w:rPr>
          <w:rFonts w:ascii="Arial" w:hAnsi="Arial"/>
          <w:sz w:val="22"/>
          <w:szCs w:val="22"/>
        </w:rPr>
        <w:t xml:space="preserve"> </w:t>
      </w:r>
      <w:r>
        <w:rPr>
          <w:rFonts w:ascii="Arial" w:hAnsi="Arial"/>
          <w:sz w:val="22"/>
          <w:szCs w:val="22"/>
        </w:rPr>
        <w:t>is</w:t>
      </w:r>
      <w:r w:rsidRPr="009A2D4B">
        <w:rPr>
          <w:rFonts w:ascii="Arial" w:hAnsi="Arial"/>
          <w:sz w:val="22"/>
          <w:szCs w:val="22"/>
        </w:rPr>
        <w:t xml:space="preserve"> not</w:t>
      </w:r>
      <w:r>
        <w:rPr>
          <w:rFonts w:ascii="Arial" w:hAnsi="Arial"/>
          <w:sz w:val="22"/>
          <w:szCs w:val="22"/>
        </w:rPr>
        <w:t xml:space="preserve"> </w:t>
      </w:r>
      <w:r w:rsidRPr="009A2D4B">
        <w:rPr>
          <w:rFonts w:ascii="Arial" w:hAnsi="Arial"/>
          <w:sz w:val="22"/>
          <w:szCs w:val="22"/>
        </w:rPr>
        <w:t>possible</w:t>
      </w:r>
      <w:r>
        <w:rPr>
          <w:rFonts w:ascii="Arial" w:hAnsi="Arial"/>
          <w:sz w:val="22"/>
          <w:szCs w:val="22"/>
        </w:rPr>
        <w:t xml:space="preserve"> here</w:t>
      </w:r>
      <w:r w:rsidRPr="009A2D4B">
        <w:rPr>
          <w:rFonts w:ascii="Arial" w:hAnsi="Arial"/>
          <w:sz w:val="22"/>
          <w:szCs w:val="22"/>
        </w:rPr>
        <w:t>.</w:t>
      </w:r>
    </w:p>
    <w:p w14:paraId="1E2746C8" w14:textId="4E6A7E1F" w:rsidR="009A2F76" w:rsidRDefault="009A2F76" w:rsidP="009A2F76">
      <w:pPr>
        <w:ind w:firstLine="360"/>
        <w:jc w:val="both"/>
        <w:rPr>
          <w:rFonts w:ascii="Arial" w:hAnsi="Arial" w:cs="Arial"/>
          <w:b/>
          <w:bCs/>
          <w:sz w:val="22"/>
          <w:szCs w:val="22"/>
          <w:u w:val="single"/>
        </w:rPr>
      </w:pPr>
      <w:r>
        <w:rPr>
          <w:rFonts w:ascii="Arial" w:hAnsi="Arial" w:cs="Arial"/>
          <w:b/>
          <w:bCs/>
          <w:sz w:val="22"/>
          <w:szCs w:val="22"/>
          <w:u w:val="single"/>
        </w:rPr>
        <w:t>Aim 1</w:t>
      </w:r>
      <w:r>
        <w:rPr>
          <w:rFonts w:ascii="Arial" w:hAnsi="Arial" w:cs="Arial"/>
          <w:b/>
          <w:bCs/>
          <w:sz w:val="22"/>
          <w:szCs w:val="22"/>
        </w:rPr>
        <w:t xml:space="preserve">: To determine if shattering-dimensionality (SD) in HPC and DLPFC correlates with context-dependent adjustments in behavior. </w:t>
      </w:r>
      <w:r w:rsidRPr="0052401F">
        <w:rPr>
          <w:rFonts w:ascii="Arial" w:hAnsi="Arial" w:cs="Arial"/>
          <w:i/>
          <w:iCs/>
          <w:sz w:val="22"/>
          <w:szCs w:val="22"/>
          <w:u w:val="single"/>
        </w:rPr>
        <w:t>Rationale:</w:t>
      </w:r>
      <w:r>
        <w:rPr>
          <w:rFonts w:ascii="Arial" w:hAnsi="Arial" w:cs="Arial"/>
          <w:color w:val="1A1A1A"/>
          <w:sz w:val="22"/>
          <w:szCs w:val="22"/>
        </w:rPr>
        <w:t xml:space="preserve"> In this Aim, monkeys will perform a task that requires context-dependent behavioral flexibility. Correct</w:t>
      </w:r>
      <w:r w:rsidRPr="00877CFB">
        <w:rPr>
          <w:rFonts w:ascii="Arial" w:hAnsi="Arial" w:cs="Arial"/>
          <w:color w:val="1A1A1A"/>
          <w:sz w:val="22"/>
          <w:szCs w:val="22"/>
        </w:rPr>
        <w:t xml:space="preserve"> behavior </w:t>
      </w:r>
      <w:r>
        <w:rPr>
          <w:rFonts w:ascii="Arial" w:hAnsi="Arial" w:cs="Arial"/>
          <w:color w:val="1A1A1A"/>
          <w:sz w:val="22"/>
          <w:szCs w:val="22"/>
        </w:rPr>
        <w:t xml:space="preserve">in this task </w:t>
      </w:r>
      <w:r w:rsidRPr="00877CFB">
        <w:rPr>
          <w:rFonts w:ascii="Arial" w:hAnsi="Arial" w:cs="Arial"/>
          <w:color w:val="1A1A1A"/>
          <w:sz w:val="22"/>
          <w:szCs w:val="22"/>
        </w:rPr>
        <w:t xml:space="preserve">requires keeping track of </w:t>
      </w:r>
      <w:r>
        <w:rPr>
          <w:rFonts w:ascii="Arial" w:hAnsi="Arial" w:cs="Arial"/>
          <w:color w:val="1A1A1A"/>
          <w:sz w:val="22"/>
          <w:szCs w:val="22"/>
        </w:rPr>
        <w:t>the</w:t>
      </w:r>
      <w:r w:rsidRPr="00877CFB">
        <w:rPr>
          <w:rFonts w:ascii="Arial" w:hAnsi="Arial" w:cs="Arial"/>
          <w:color w:val="1A1A1A"/>
          <w:sz w:val="22"/>
          <w:szCs w:val="22"/>
        </w:rPr>
        <w:t xml:space="preserve"> variables that describe </w:t>
      </w:r>
      <w:r>
        <w:rPr>
          <w:rFonts w:ascii="Arial" w:hAnsi="Arial" w:cs="Arial"/>
          <w:color w:val="1A1A1A"/>
          <w:sz w:val="22"/>
          <w:szCs w:val="22"/>
        </w:rPr>
        <w:t>experimental conditions, so that correct responses and outcome expectations can be generated in a context-dependent manner</w:t>
      </w:r>
      <w:r w:rsidRPr="00877CFB">
        <w:rPr>
          <w:rFonts w:ascii="Arial" w:hAnsi="Arial" w:cs="Arial"/>
          <w:color w:val="1A1A1A"/>
          <w:sz w:val="22"/>
          <w:szCs w:val="22"/>
        </w:rPr>
        <w:t xml:space="preserve">. </w:t>
      </w:r>
      <w:r>
        <w:rPr>
          <w:rFonts w:ascii="Arial" w:hAnsi="Arial" w:cs="Arial"/>
          <w:color w:val="1A1A1A"/>
          <w:sz w:val="22"/>
          <w:szCs w:val="22"/>
        </w:rPr>
        <w:t>I will analyze the shattering-dimensionality (SD) of neural representations in successful and unsuccessful trials to assess how SD relates to this type of flexibility.</w:t>
      </w:r>
      <w:r w:rsidRPr="00B57419">
        <w:rPr>
          <w:rFonts w:ascii="Arial" w:hAnsi="Arial" w:cs="Arial"/>
          <w:b/>
          <w:bCs/>
          <w:sz w:val="22"/>
          <w:szCs w:val="22"/>
        </w:rPr>
        <w:t xml:space="preserve"> </w:t>
      </w:r>
      <w:r w:rsidRPr="0052401F">
        <w:rPr>
          <w:rFonts w:ascii="Arial" w:hAnsi="Arial" w:cs="Arial"/>
          <w:i/>
          <w:iCs/>
          <w:sz w:val="22"/>
          <w:szCs w:val="22"/>
          <w:u w:val="single"/>
        </w:rPr>
        <w:t>Experimental Procedures:</w:t>
      </w:r>
      <w:r w:rsidRPr="00D2388E">
        <w:rPr>
          <w:rFonts w:ascii="Arial" w:hAnsi="Arial" w:cs="Arial"/>
          <w:sz w:val="22"/>
          <w:szCs w:val="22"/>
        </w:rPr>
        <w:t xml:space="preserve"> </w:t>
      </w:r>
      <w:r>
        <w:rPr>
          <w:rFonts w:ascii="Arial" w:hAnsi="Arial" w:cs="Arial"/>
          <w:color w:val="1A1A1A"/>
          <w:sz w:val="22"/>
          <w:szCs w:val="22"/>
        </w:rPr>
        <w:t xml:space="preserve">Two male rhesus macaque monkeys will be trained to perform a serial reversal-learning task in which they switch between two contexts, each defined by four experimental conditions. </w:t>
      </w:r>
      <w:r w:rsidRPr="00877CFB">
        <w:rPr>
          <w:rFonts w:ascii="Arial" w:hAnsi="Arial" w:cs="Arial"/>
          <w:color w:val="1A1A1A"/>
          <w:sz w:val="22"/>
          <w:szCs w:val="22"/>
        </w:rPr>
        <w:t xml:space="preserve">Each </w:t>
      </w:r>
      <w:r>
        <w:rPr>
          <w:rFonts w:ascii="Arial" w:hAnsi="Arial" w:cs="Arial"/>
          <w:color w:val="1A1A1A"/>
          <w:sz w:val="22"/>
          <w:szCs w:val="22"/>
        </w:rPr>
        <w:t xml:space="preserve">experimental </w:t>
      </w:r>
      <w:r w:rsidRPr="00877CFB">
        <w:rPr>
          <w:rFonts w:ascii="Arial" w:hAnsi="Arial" w:cs="Arial"/>
          <w:color w:val="1A1A1A"/>
          <w:sz w:val="22"/>
          <w:szCs w:val="22"/>
        </w:rPr>
        <w:t xml:space="preserve">condition </w:t>
      </w:r>
      <w:r>
        <w:rPr>
          <w:rFonts w:ascii="Arial" w:hAnsi="Arial" w:cs="Arial"/>
          <w:color w:val="1A1A1A"/>
          <w:sz w:val="22"/>
          <w:szCs w:val="22"/>
        </w:rPr>
        <w:t>corresponds to a unique,</w:t>
      </w:r>
      <w:r w:rsidRPr="00877CFB">
        <w:rPr>
          <w:rFonts w:ascii="Arial" w:hAnsi="Arial" w:cs="Arial"/>
          <w:color w:val="1A1A1A"/>
          <w:sz w:val="22"/>
          <w:szCs w:val="22"/>
        </w:rPr>
        <w:t xml:space="preserve"> </w:t>
      </w:r>
      <w:r>
        <w:rPr>
          <w:rFonts w:ascii="Arial" w:hAnsi="Arial" w:cs="Arial"/>
          <w:color w:val="1A1A1A"/>
          <w:sz w:val="22"/>
          <w:szCs w:val="22"/>
        </w:rPr>
        <w:t xml:space="preserve">context-dependent </w:t>
      </w:r>
      <w:r w:rsidRPr="00877CFB">
        <w:rPr>
          <w:rFonts w:ascii="Arial" w:hAnsi="Arial" w:cs="Arial"/>
          <w:color w:val="1A1A1A"/>
          <w:sz w:val="22"/>
          <w:szCs w:val="22"/>
        </w:rPr>
        <w:t>stimulus-response-outcome (SRO) mapping</w:t>
      </w:r>
      <w:r>
        <w:rPr>
          <w:rFonts w:ascii="Arial" w:hAnsi="Arial" w:cs="Arial"/>
          <w:color w:val="1A1A1A"/>
          <w:sz w:val="22"/>
          <w:szCs w:val="22"/>
        </w:rPr>
        <w:t xml:space="preserve"> for one of the four visual stimuli used. </w:t>
      </w:r>
      <w:r w:rsidRPr="0052401F">
        <w:rPr>
          <w:rFonts w:ascii="Arial" w:hAnsi="Arial" w:cs="Arial"/>
          <w:sz w:val="22"/>
          <w:szCs w:val="22"/>
        </w:rPr>
        <w:t xml:space="preserve">The visual stimuli </w:t>
      </w:r>
      <w:r>
        <w:rPr>
          <w:rFonts w:ascii="Arial" w:hAnsi="Arial" w:cs="Arial"/>
          <w:sz w:val="22"/>
          <w:szCs w:val="22"/>
        </w:rPr>
        <w:t>are</w:t>
      </w:r>
      <w:r w:rsidRPr="0052401F">
        <w:rPr>
          <w:rFonts w:ascii="Arial" w:hAnsi="Arial" w:cs="Arial"/>
          <w:sz w:val="22"/>
          <w:szCs w:val="22"/>
        </w:rPr>
        <w:t xml:space="preserve"> fractal</w:t>
      </w:r>
      <w:r>
        <w:rPr>
          <w:rFonts w:ascii="Arial" w:hAnsi="Arial" w:cs="Arial"/>
          <w:sz w:val="22"/>
          <w:szCs w:val="22"/>
        </w:rPr>
        <w:t xml:space="preserve"> images </w:t>
      </w:r>
      <w:r w:rsidRPr="0052401F">
        <w:rPr>
          <w:rFonts w:ascii="Arial" w:hAnsi="Arial" w:cs="Arial"/>
          <w:sz w:val="22"/>
          <w:szCs w:val="22"/>
        </w:rPr>
        <w:t xml:space="preserve">(A-D), the operant responses </w:t>
      </w:r>
      <w:r>
        <w:rPr>
          <w:rFonts w:ascii="Arial" w:hAnsi="Arial" w:cs="Arial"/>
          <w:sz w:val="22"/>
          <w:szCs w:val="22"/>
        </w:rPr>
        <w:t>are one of four saccadic eye movements (up, down, left, right)</w:t>
      </w:r>
      <w:r w:rsidRPr="0052401F">
        <w:rPr>
          <w:rFonts w:ascii="Arial" w:hAnsi="Arial" w:cs="Arial"/>
          <w:sz w:val="22"/>
          <w:szCs w:val="22"/>
        </w:rPr>
        <w:t xml:space="preserve">, and the outcome of successful trials </w:t>
      </w:r>
      <w:r>
        <w:rPr>
          <w:rFonts w:ascii="Arial" w:hAnsi="Arial" w:cs="Arial"/>
          <w:sz w:val="22"/>
          <w:szCs w:val="22"/>
        </w:rPr>
        <w:t>is</w:t>
      </w:r>
      <w:r w:rsidRPr="0052401F">
        <w:rPr>
          <w:rFonts w:ascii="Arial" w:hAnsi="Arial" w:cs="Arial"/>
          <w:sz w:val="22"/>
          <w:szCs w:val="22"/>
        </w:rPr>
        <w:t xml:space="preserve"> either a </w:t>
      </w:r>
      <w:r>
        <w:rPr>
          <w:rFonts w:ascii="Arial" w:hAnsi="Arial" w:cs="Arial"/>
          <w:sz w:val="22"/>
          <w:szCs w:val="22"/>
        </w:rPr>
        <w:t xml:space="preserve">large or small </w:t>
      </w:r>
      <w:r w:rsidRPr="0052401F">
        <w:rPr>
          <w:rFonts w:ascii="Arial" w:hAnsi="Arial" w:cs="Arial"/>
          <w:sz w:val="22"/>
          <w:szCs w:val="22"/>
        </w:rPr>
        <w:t>liquid rewar</w:t>
      </w:r>
      <w:r>
        <w:rPr>
          <w:rFonts w:ascii="Arial" w:hAnsi="Arial" w:cs="Arial"/>
          <w:sz w:val="22"/>
          <w:szCs w:val="22"/>
        </w:rPr>
        <w:t>d (Fig. 3b)</w:t>
      </w:r>
      <w:r w:rsidRPr="0052401F">
        <w:rPr>
          <w:rFonts w:ascii="Arial" w:hAnsi="Arial" w:cs="Arial"/>
          <w:sz w:val="22"/>
          <w:szCs w:val="22"/>
        </w:rPr>
        <w:t xml:space="preserve">. </w:t>
      </w:r>
      <w:r>
        <w:rPr>
          <w:rFonts w:ascii="Arial" w:hAnsi="Arial" w:cs="Arial"/>
          <w:color w:val="1A1A1A"/>
          <w:sz w:val="22"/>
          <w:szCs w:val="22"/>
        </w:rPr>
        <w:t>No</w:t>
      </w:r>
      <w:r>
        <w:rPr>
          <w:rFonts w:ascii="Arial" w:hAnsi="Arial" w:cs="Arial"/>
          <w:sz w:val="22"/>
          <w:szCs w:val="22"/>
        </w:rPr>
        <w:t xml:space="preserve"> operant response is preferentially linked to a particular reinforcement outcome.</w:t>
      </w:r>
      <w:r>
        <w:rPr>
          <w:rFonts w:ascii="Arial" w:hAnsi="Arial" w:cs="Arial"/>
          <w:color w:val="1A1A1A"/>
          <w:sz w:val="22"/>
          <w:szCs w:val="22"/>
        </w:rPr>
        <w:t xml:space="preserve"> Fig. 4a shows the trial structure. Animals maintain central fixation for 500 </w:t>
      </w:r>
      <w:proofErr w:type="spellStart"/>
      <w:r>
        <w:rPr>
          <w:rFonts w:ascii="Arial" w:hAnsi="Arial" w:cs="Arial"/>
          <w:color w:val="1A1A1A"/>
          <w:sz w:val="22"/>
          <w:szCs w:val="22"/>
        </w:rPr>
        <w:t>ms</w:t>
      </w:r>
      <w:proofErr w:type="spellEnd"/>
      <w:r>
        <w:rPr>
          <w:rFonts w:ascii="Arial" w:hAnsi="Arial" w:cs="Arial"/>
          <w:color w:val="1A1A1A"/>
          <w:sz w:val="22"/>
          <w:szCs w:val="22"/>
        </w:rPr>
        <w:t xml:space="preserve">, followed by stimulus presentation for 300 </w:t>
      </w:r>
      <w:proofErr w:type="spellStart"/>
      <w:r>
        <w:rPr>
          <w:rFonts w:ascii="Arial" w:hAnsi="Arial" w:cs="Arial"/>
          <w:color w:val="1A1A1A"/>
          <w:sz w:val="22"/>
          <w:szCs w:val="22"/>
        </w:rPr>
        <w:t>ms.</w:t>
      </w:r>
      <w:proofErr w:type="spellEnd"/>
      <w:r>
        <w:rPr>
          <w:rFonts w:ascii="Arial" w:hAnsi="Arial" w:cs="Arial"/>
          <w:color w:val="1A1A1A"/>
          <w:sz w:val="22"/>
          <w:szCs w:val="22"/>
        </w:rPr>
        <w:t xml:space="preserve"> O</w:t>
      </w:r>
      <w:r w:rsidRPr="00877CFB">
        <w:rPr>
          <w:rFonts w:ascii="Arial" w:hAnsi="Arial" w:cs="Arial"/>
          <w:color w:val="1A1A1A"/>
          <w:sz w:val="22"/>
          <w:szCs w:val="22"/>
        </w:rPr>
        <w:t>n the first 8 trials of each block</w:t>
      </w:r>
      <w:r>
        <w:rPr>
          <w:rFonts w:ascii="Arial" w:hAnsi="Arial" w:cs="Arial"/>
          <w:color w:val="1A1A1A"/>
          <w:sz w:val="22"/>
          <w:szCs w:val="22"/>
        </w:rPr>
        <w:t>, contextual cues (also fractal images) will</w:t>
      </w:r>
      <w:r w:rsidRPr="00877CFB">
        <w:rPr>
          <w:rFonts w:ascii="Arial" w:hAnsi="Arial" w:cs="Arial"/>
          <w:color w:val="1A1A1A"/>
          <w:sz w:val="22"/>
          <w:szCs w:val="22"/>
        </w:rPr>
        <w:t xml:space="preserve"> appear</w:t>
      </w:r>
      <w:r>
        <w:rPr>
          <w:rFonts w:ascii="Arial" w:hAnsi="Arial" w:cs="Arial"/>
          <w:color w:val="1A1A1A"/>
          <w:sz w:val="22"/>
          <w:szCs w:val="22"/>
        </w:rPr>
        <w:t xml:space="preserve"> for 300 </w:t>
      </w:r>
      <w:proofErr w:type="spellStart"/>
      <w:r>
        <w:rPr>
          <w:rFonts w:ascii="Arial" w:hAnsi="Arial" w:cs="Arial"/>
          <w:color w:val="1A1A1A"/>
          <w:sz w:val="22"/>
          <w:szCs w:val="22"/>
        </w:rPr>
        <w:t>ms</w:t>
      </w:r>
      <w:proofErr w:type="spellEnd"/>
      <w:r>
        <w:rPr>
          <w:rFonts w:ascii="Arial" w:hAnsi="Arial" w:cs="Arial"/>
          <w:color w:val="1A1A1A"/>
          <w:sz w:val="22"/>
          <w:szCs w:val="22"/>
        </w:rPr>
        <w:t xml:space="preserve"> following a delay period of 1000 </w:t>
      </w:r>
      <w:proofErr w:type="spellStart"/>
      <w:r>
        <w:rPr>
          <w:rFonts w:ascii="Arial" w:hAnsi="Arial" w:cs="Arial"/>
          <w:color w:val="1A1A1A"/>
          <w:sz w:val="22"/>
          <w:szCs w:val="22"/>
        </w:rPr>
        <w:t>ms</w:t>
      </w:r>
      <w:proofErr w:type="spellEnd"/>
      <w:r>
        <w:rPr>
          <w:rFonts w:ascii="Arial" w:hAnsi="Arial" w:cs="Arial"/>
          <w:color w:val="1A1A1A"/>
          <w:sz w:val="22"/>
          <w:szCs w:val="22"/>
        </w:rPr>
        <w:t xml:space="preserve"> (as shown in Figs. 2d and 2e)</w:t>
      </w:r>
      <w:r w:rsidRPr="00877CFB">
        <w:rPr>
          <w:rFonts w:ascii="Arial" w:hAnsi="Arial" w:cs="Arial"/>
          <w:color w:val="1A1A1A"/>
          <w:sz w:val="22"/>
          <w:szCs w:val="22"/>
        </w:rPr>
        <w:t>.</w:t>
      </w:r>
      <w:r>
        <w:rPr>
          <w:rFonts w:ascii="Arial" w:hAnsi="Arial" w:cs="Arial"/>
          <w:color w:val="1A1A1A"/>
          <w:sz w:val="22"/>
          <w:szCs w:val="22"/>
        </w:rPr>
        <w:t xml:space="preserve"> For the subsequent trials in a block, no contextual cues appear. Saccade targets appear during a second delay period of 1000 </w:t>
      </w:r>
      <w:proofErr w:type="spellStart"/>
      <w:r>
        <w:rPr>
          <w:rFonts w:ascii="Arial" w:hAnsi="Arial" w:cs="Arial"/>
          <w:color w:val="1A1A1A"/>
          <w:sz w:val="22"/>
          <w:szCs w:val="22"/>
        </w:rPr>
        <w:t>ms</w:t>
      </w:r>
      <w:proofErr w:type="spellEnd"/>
      <w:r>
        <w:rPr>
          <w:rFonts w:ascii="Arial" w:hAnsi="Arial" w:cs="Arial"/>
          <w:color w:val="1A1A1A"/>
          <w:sz w:val="22"/>
          <w:szCs w:val="22"/>
        </w:rPr>
        <w:t>, and disappearance of the fixation point signals the animal to respond. Correct responses result in liquid reward, with volume depending on the SRO mapping for the experimental condition.</w:t>
      </w:r>
      <w:r>
        <w:rPr>
          <w:rFonts w:ascii="Arial" w:hAnsi="Arial" w:cs="Arial"/>
          <w:b/>
          <w:bCs/>
          <w:sz w:val="22"/>
          <w:szCs w:val="22"/>
        </w:rPr>
        <w:t xml:space="preserve"> </w:t>
      </w:r>
      <w:r w:rsidRPr="00877CFB">
        <w:rPr>
          <w:rFonts w:ascii="Arial" w:hAnsi="Arial" w:cs="Arial"/>
          <w:color w:val="1A1A1A"/>
          <w:sz w:val="22"/>
          <w:szCs w:val="22"/>
        </w:rPr>
        <w:t xml:space="preserve">Animals will perform many trials in one context before being presented with a </w:t>
      </w:r>
      <w:r>
        <w:rPr>
          <w:rFonts w:ascii="Arial" w:hAnsi="Arial" w:cs="Arial"/>
          <w:color w:val="1A1A1A"/>
          <w:sz w:val="22"/>
          <w:szCs w:val="22"/>
        </w:rPr>
        <w:t xml:space="preserve">switch </w:t>
      </w:r>
      <w:r w:rsidRPr="00877CFB">
        <w:rPr>
          <w:rFonts w:ascii="Arial" w:hAnsi="Arial" w:cs="Arial"/>
          <w:color w:val="1A1A1A"/>
          <w:sz w:val="22"/>
          <w:szCs w:val="22"/>
        </w:rPr>
        <w:t>cue</w:t>
      </w:r>
      <w:r>
        <w:rPr>
          <w:rFonts w:ascii="Arial" w:hAnsi="Arial" w:cs="Arial"/>
          <w:color w:val="1A1A1A"/>
          <w:sz w:val="22"/>
          <w:szCs w:val="22"/>
        </w:rPr>
        <w:t>,</w:t>
      </w:r>
      <w:r w:rsidRPr="00877CFB">
        <w:rPr>
          <w:rFonts w:ascii="Arial" w:hAnsi="Arial" w:cs="Arial"/>
          <w:color w:val="1A1A1A"/>
          <w:sz w:val="22"/>
          <w:szCs w:val="22"/>
        </w:rPr>
        <w:t xml:space="preserve"> signaling 50% probability of a context switch on the next trial.</w:t>
      </w:r>
      <w:r>
        <w:rPr>
          <w:rFonts w:ascii="Arial" w:hAnsi="Arial" w:cs="Arial"/>
          <w:color w:val="1A1A1A"/>
          <w:sz w:val="22"/>
          <w:szCs w:val="22"/>
        </w:rPr>
        <w:t xml:space="preserve"> In that trial, context will be maximally uncertain, and animals will need to wait for the contextual cue to know the correct response and outcome. Thus, the task demands that the monkeys represent all possible 8 experimental conditions (SRO mappings) in a distinct manner pending being informed of the context. On trials in which context does not change, monkeys will be presented with another switch-cue trial until they enter a new context (Fig. 3d). These trials will take place in the red/ green blocks shown in Fig. 3c. </w:t>
      </w:r>
      <w:r>
        <w:rPr>
          <w:rFonts w:ascii="Arial" w:hAnsi="Arial" w:cs="Arial"/>
          <w:sz w:val="22"/>
          <w:szCs w:val="22"/>
        </w:rPr>
        <w:t>Visual stimuli (A-D) will be replaced after several days of consistently high performance.</w:t>
      </w:r>
      <w:r w:rsidRPr="00D2388E">
        <w:rPr>
          <w:rFonts w:ascii="Arial" w:hAnsi="Arial" w:cs="Arial"/>
          <w:sz w:val="22"/>
          <w:szCs w:val="22"/>
        </w:rPr>
        <w:t xml:space="preserve"> </w:t>
      </w:r>
      <w:r w:rsidRPr="0052401F">
        <w:rPr>
          <w:rFonts w:ascii="Arial" w:hAnsi="Arial" w:cs="Arial"/>
          <w:sz w:val="22"/>
          <w:szCs w:val="22"/>
        </w:rPr>
        <w:t>While animals perform the task, several behavioral measures will be recorded, including anticipatory licking behavior</w:t>
      </w:r>
      <w:r>
        <w:rPr>
          <w:rFonts w:ascii="Arial" w:hAnsi="Arial" w:cs="Arial"/>
          <w:sz w:val="22"/>
          <w:szCs w:val="22"/>
        </w:rPr>
        <w:t xml:space="preserve"> with a custom-built apparatus</w:t>
      </w:r>
      <w:r w:rsidRPr="0052401F">
        <w:rPr>
          <w:rFonts w:ascii="Arial" w:hAnsi="Arial" w:cs="Arial"/>
          <w:sz w:val="22"/>
          <w:szCs w:val="22"/>
        </w:rPr>
        <w:t>, and</w:t>
      </w:r>
      <w:r>
        <w:rPr>
          <w:rFonts w:ascii="Arial" w:hAnsi="Arial" w:cs="Arial"/>
          <w:sz w:val="22"/>
          <w:szCs w:val="22"/>
        </w:rPr>
        <w:t xml:space="preserve"> </w:t>
      </w:r>
      <w:r w:rsidRPr="0052401F">
        <w:rPr>
          <w:rFonts w:ascii="Arial" w:hAnsi="Arial" w:cs="Arial"/>
          <w:sz w:val="22"/>
          <w:szCs w:val="22"/>
        </w:rPr>
        <w:t>continuous eye-movement tracking</w:t>
      </w:r>
      <w:r>
        <w:rPr>
          <w:rFonts w:ascii="Arial" w:hAnsi="Arial" w:cs="Arial"/>
          <w:sz w:val="22"/>
          <w:szCs w:val="22"/>
        </w:rPr>
        <w:t xml:space="preserve"> and pupillometry</w:t>
      </w:r>
      <w:r w:rsidRPr="0052401F">
        <w:rPr>
          <w:rFonts w:ascii="Arial" w:hAnsi="Arial" w:cs="Arial"/>
          <w:sz w:val="22"/>
          <w:szCs w:val="22"/>
        </w:rPr>
        <w:t xml:space="preserve"> </w:t>
      </w:r>
      <w:r>
        <w:rPr>
          <w:rFonts w:ascii="Arial" w:hAnsi="Arial" w:cs="Arial"/>
          <w:sz w:val="22"/>
          <w:szCs w:val="22"/>
        </w:rPr>
        <w:t>(</w:t>
      </w:r>
      <w:r w:rsidRPr="0052401F">
        <w:rPr>
          <w:rFonts w:ascii="Arial" w:hAnsi="Arial" w:cs="Arial"/>
          <w:sz w:val="22"/>
          <w:szCs w:val="22"/>
        </w:rPr>
        <w:t>SR Systems (</w:t>
      </w:r>
      <w:proofErr w:type="spellStart"/>
      <w:r w:rsidRPr="0052401F">
        <w:rPr>
          <w:rFonts w:ascii="Arial" w:hAnsi="Arial" w:cs="Arial"/>
          <w:sz w:val="22"/>
          <w:szCs w:val="22"/>
        </w:rPr>
        <w:t>EyeLink</w:t>
      </w:r>
      <w:proofErr w:type="spellEnd"/>
      <w:r w:rsidRPr="0052401F">
        <w:rPr>
          <w:rFonts w:ascii="Arial" w:hAnsi="Arial" w:cs="Arial"/>
          <w:sz w:val="22"/>
          <w:szCs w:val="22"/>
        </w:rPr>
        <w:t>)</w:t>
      </w:r>
      <w:r>
        <w:rPr>
          <w:rFonts w:ascii="Arial" w:hAnsi="Arial" w:cs="Arial"/>
          <w:sz w:val="22"/>
          <w:szCs w:val="22"/>
        </w:rPr>
        <w:t>).</w:t>
      </w:r>
      <w:r w:rsidRPr="00B57419">
        <w:rPr>
          <w:rFonts w:ascii="Arial" w:hAnsi="Arial" w:cs="Arial"/>
          <w:b/>
          <w:bCs/>
          <w:sz w:val="22"/>
          <w:szCs w:val="22"/>
        </w:rPr>
        <w:t xml:space="preserve"> </w:t>
      </w:r>
      <w:r w:rsidRPr="00374201">
        <w:rPr>
          <w:rFonts w:ascii="Arial" w:hAnsi="Arial" w:cs="Arial"/>
          <w:i/>
          <w:iCs/>
          <w:sz w:val="22"/>
          <w:szCs w:val="22"/>
          <w:u w:val="single"/>
        </w:rPr>
        <w:t>Preliminary Studies:</w:t>
      </w:r>
      <w:r w:rsidRPr="00374201">
        <w:rPr>
          <w:rFonts w:ascii="Arial" w:hAnsi="Arial" w:cs="Arial"/>
          <w:i/>
          <w:iCs/>
          <w:sz w:val="22"/>
          <w:szCs w:val="22"/>
        </w:rPr>
        <w:t xml:space="preserve"> This task combines features of tasks previously used in successful studies with behaving monkeys. Namely, it adapts the reversal-learning task in </w:t>
      </w:r>
      <w:r w:rsidRPr="00374201">
        <w:rPr>
          <w:rFonts w:ascii="Arial" w:hAnsi="Arial" w:cs="Arial"/>
          <w:i/>
          <w:iCs/>
          <w:sz w:val="22"/>
          <w:szCs w:val="22"/>
        </w:rPr>
        <w:fldChar w:fldCharType="begin"/>
      </w:r>
      <w:r w:rsidRPr="00374201">
        <w:rPr>
          <w:rFonts w:ascii="Arial" w:hAnsi="Arial" w:cs="Arial"/>
          <w:i/>
          <w:iCs/>
          <w:sz w:val="22"/>
          <w:szCs w:val="22"/>
        </w:rPr>
        <w:instrText xml:space="preserve"> ADDIN ZOTERO_ITEM CSL_CITATION {"citationID":"j4n9ZN4E","properties":{"formattedCitation":"[2]","plainCitation":"[2]","noteIndex":0},"citationItems":[{"id":"AqMOTauj/hUTCmMyW","uris":["http://zotero.org/users/5885257/items/3HFW55VS"],"uri":["http://zotero.org/users/5885257/items/3HFW55VS"],"itemData":{"id":"ZKnrGNpJ/h9UYjN4U","type":"article-journal","abstract":"The curse of dimensionality plagues models of reinforcement learning and decision making. The process of abstraction solves this by constructing variables describing features shared by different instances, reducing dimensionality and enabling generalization in novel situations. Here, we characterized neural representations in monkeys performing a task described by different hidden and explicit variables. Abstraction was defined operationally using the generalization performance of neural decoders across task conditions not used for training, which requires a particular geometry of neural representations. Neural ensembles in prefrontal cortex, hippocampus, and simulated neural networks simultaneously represented multiple variables in a geometry reflecting abstraction but that still allowed a linear classifier to decode a large number of other variables (high shattering dimensionality). Furthermore, this geometry changed in relation to task events and performance. These findings elucidate how the brain and artificial systems represent variables in an abstract format while preserving the advantages conferred by high shattering dimensionality.","container-title":"Cell","DOI":"10.1016/j.cell.2020.09.031","ISSN":"0092-8674","issue":"4","journalAbbreviation":"Cell","language":"en","page":"954-967.e21","source":"ScienceDirect","title":"The Geometry of Abstraction in the Hippocampus and Prefrontal Cortex","volume":"183","author":[{"family":"Bernardi","given":"Silvia"},{"family":"Benna","given":"Marcus K."},{"family":"Rigotti","given":"Mattia"},{"family":"Munuera","given":"Jérôme"},{"family":"Fusi","given":"Stefano"},{"family":"Salzman","given":"C. Daniel"}],"issued":{"date-parts":[["2020",11,12]]}}}],"schema":"https://github.com/citation-style-language/schema/raw/master/csl-citation.json"} </w:instrText>
      </w:r>
      <w:r w:rsidRPr="00374201">
        <w:rPr>
          <w:rFonts w:ascii="Arial" w:hAnsi="Arial" w:cs="Arial"/>
          <w:i/>
          <w:iCs/>
          <w:sz w:val="22"/>
          <w:szCs w:val="22"/>
        </w:rPr>
        <w:fldChar w:fldCharType="separate"/>
      </w:r>
      <w:r w:rsidRPr="00374201">
        <w:rPr>
          <w:rFonts w:ascii="Arial" w:hAnsi="Arial" w:cs="Arial"/>
          <w:i/>
          <w:iCs/>
          <w:noProof/>
          <w:sz w:val="22"/>
          <w:szCs w:val="22"/>
        </w:rPr>
        <w:t>[2]</w:t>
      </w:r>
      <w:r w:rsidRPr="00374201">
        <w:rPr>
          <w:rFonts w:ascii="Arial" w:hAnsi="Arial" w:cs="Arial"/>
          <w:i/>
          <w:iCs/>
          <w:sz w:val="22"/>
          <w:szCs w:val="22"/>
        </w:rPr>
        <w:fldChar w:fldCharType="end"/>
      </w:r>
      <w:r w:rsidRPr="00374201">
        <w:rPr>
          <w:rFonts w:ascii="Arial" w:hAnsi="Arial" w:cs="Arial"/>
          <w:i/>
          <w:iCs/>
          <w:sz w:val="22"/>
          <w:szCs w:val="22"/>
        </w:rPr>
        <w:t xml:space="preserve">, by introducing saccadic eye movements as the operant response, analogous to the design of </w:t>
      </w:r>
      <w:r w:rsidRPr="00374201">
        <w:rPr>
          <w:rFonts w:ascii="Arial" w:hAnsi="Arial" w:cs="Arial"/>
          <w:i/>
          <w:iCs/>
          <w:sz w:val="22"/>
          <w:szCs w:val="22"/>
        </w:rPr>
        <w:fldChar w:fldCharType="begin"/>
      </w:r>
      <w:r w:rsidR="001B1BB5" w:rsidRPr="00374201">
        <w:rPr>
          <w:rFonts w:ascii="Arial" w:hAnsi="Arial" w:cs="Arial"/>
          <w:i/>
          <w:iCs/>
          <w:sz w:val="22"/>
          <w:szCs w:val="22"/>
        </w:rPr>
        <w:instrText xml:space="preserve"> ADDIN ZOTERO_ITEM CSL_CITATION {"citationID":"4y6A3V8W","properties":{"formattedCitation":"[10]","plainCitation":"[10]","noteIndex":0},"citationItems":[{"id":2139,"uris":["http://zotero.org/users/5885257/items/8T3ZSESE"],"uri":["http://zotero.org/users/5885257/items/8T3ZSESE"],"itemData":{"id":2139,"type":"article-journal","abstract":"Volitional behavior relies on the brain's ability to remap sensory flow to motor programs whenever demanded by a changed behavioral context. To investigate the circuit basis of such flexible behavior, we have developed a biophysically based decision-making network model of spiking neurons for arbitrary sensorimotor mapping. The model quantitatively reproduces behavioral and prefrontal single-cell data from an experiment in which monkeys learn visuomotor associations that are reversed unpredictably from time to time. We show that when synaptic modifications occur on multiple timescales, the model behavior becomes flexible only when needed: slow components of learning usually dominate the decision process. However, if behavioral contexts change frequently enough, fast components of plasticity take over, and the behavior exhibits a quick forget-and-learn pattern. This model prediction is confirmed by monkey data. Therefore, our work reveals a scenario for conditional associative learning that is distinct from instant switching between sets of well-established sensorimotor associations.","container-title":"Neuron","DOI":"10.1016/j.neuron.2007.03.017","ISSN":"0896-6273","issue":"2","journalAbbreviation":"Neuron","language":"en","page":"319-333","source":"ScienceDirect","title":"A Neural Circuit Model of Flexible Sensorimotor Mapping: Learning and Forgetting on Multiple Timescales","title-short":"A Neural Circuit Model of Flexible Sensorimotor Mapping","volume":"54","author":[{"family":"Fusi","given":"Stefano"},{"family":"Asaad","given":"Wael F."},{"family":"Miller","given":"Earl K."},{"family":"Wang","given":"Xiao-Jing"}],"issued":{"date-parts":[["2007",4,19]]}}}],"schema":"https://github.com/citation-style-language/schema/raw/master/csl-citation.json"} </w:instrText>
      </w:r>
      <w:r w:rsidRPr="00374201">
        <w:rPr>
          <w:rFonts w:ascii="Arial" w:hAnsi="Arial" w:cs="Arial"/>
          <w:i/>
          <w:iCs/>
          <w:sz w:val="22"/>
          <w:szCs w:val="22"/>
        </w:rPr>
        <w:fldChar w:fldCharType="separate"/>
      </w:r>
      <w:r w:rsidR="001B1BB5" w:rsidRPr="00374201">
        <w:rPr>
          <w:rFonts w:ascii="Arial" w:hAnsi="Arial" w:cs="Arial"/>
          <w:i/>
          <w:iCs/>
          <w:noProof/>
          <w:sz w:val="22"/>
          <w:szCs w:val="22"/>
        </w:rPr>
        <w:t>[10]</w:t>
      </w:r>
      <w:r w:rsidRPr="00374201">
        <w:rPr>
          <w:rFonts w:ascii="Arial" w:hAnsi="Arial" w:cs="Arial"/>
          <w:i/>
          <w:iCs/>
          <w:sz w:val="22"/>
          <w:szCs w:val="22"/>
        </w:rPr>
        <w:fldChar w:fldCharType="end"/>
      </w:r>
      <w:r w:rsidRPr="00374201">
        <w:rPr>
          <w:rFonts w:ascii="Arial" w:hAnsi="Arial" w:cs="Arial"/>
          <w:i/>
          <w:iCs/>
          <w:sz w:val="22"/>
          <w:szCs w:val="22"/>
        </w:rPr>
        <w:t>. However, the contextual and switch cues are novel features of this task design, which serve to create a trace interval in which to analyze the representational geometry</w:t>
      </w:r>
      <w:r w:rsidRPr="00FA5C43">
        <w:rPr>
          <w:rFonts w:ascii="Arial" w:hAnsi="Arial" w:cs="Arial"/>
          <w:sz w:val="22"/>
          <w:szCs w:val="22"/>
        </w:rPr>
        <w:t xml:space="preserve"> </w:t>
      </w:r>
      <w:r w:rsidRPr="00374201">
        <w:rPr>
          <w:rFonts w:ascii="Arial" w:hAnsi="Arial" w:cs="Arial"/>
          <w:i/>
          <w:iCs/>
          <w:noProof/>
          <w:sz w:val="22"/>
          <w:szCs w:val="22"/>
        </w:rPr>
        <w:lastRenderedPageBreak/>
        <mc:AlternateContent>
          <mc:Choice Requires="wpg">
            <w:drawing>
              <wp:anchor distT="0" distB="0" distL="114300" distR="114300" simplePos="0" relativeHeight="251661312" behindDoc="0" locked="0" layoutInCell="1" allowOverlap="1" wp14:anchorId="7FC15CD6" wp14:editId="381375EE">
                <wp:simplePos x="0" y="0"/>
                <wp:positionH relativeFrom="column">
                  <wp:posOffset>4645793</wp:posOffset>
                </wp:positionH>
                <wp:positionV relativeFrom="paragraph">
                  <wp:posOffset>31115</wp:posOffset>
                </wp:positionV>
                <wp:extent cx="2127250" cy="5770289"/>
                <wp:effectExtent l="0" t="0" r="6350" b="0"/>
                <wp:wrapSquare wrapText="bothSides"/>
                <wp:docPr id="27" name="Group 27"/>
                <wp:cNvGraphicFramePr/>
                <a:graphic xmlns:a="http://schemas.openxmlformats.org/drawingml/2006/main">
                  <a:graphicData uri="http://schemas.microsoft.com/office/word/2010/wordprocessingGroup">
                    <wpg:wgp>
                      <wpg:cNvGrpSpPr/>
                      <wpg:grpSpPr>
                        <a:xfrm>
                          <a:off x="0" y="0"/>
                          <a:ext cx="2127250" cy="5770289"/>
                          <a:chOff x="0" y="0"/>
                          <a:chExt cx="2127250" cy="5770289"/>
                        </a:xfrm>
                      </wpg:grpSpPr>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rcRect/>
                          <a:stretch/>
                        </pic:blipFill>
                        <pic:spPr>
                          <a:xfrm>
                            <a:off x="0" y="0"/>
                            <a:ext cx="2127250" cy="3527425"/>
                          </a:xfrm>
                          <a:prstGeom prst="rect">
                            <a:avLst/>
                          </a:prstGeom>
                        </pic:spPr>
                      </pic:pic>
                      <wps:wsp>
                        <wps:cNvPr id="14" name="Text Box 14"/>
                        <wps:cNvSpPr txBox="1"/>
                        <wps:spPr>
                          <a:xfrm>
                            <a:off x="74428" y="3530009"/>
                            <a:ext cx="2047875" cy="2240280"/>
                          </a:xfrm>
                          <a:prstGeom prst="rect">
                            <a:avLst/>
                          </a:prstGeom>
                          <a:solidFill>
                            <a:prstClr val="white"/>
                          </a:solidFill>
                          <a:ln>
                            <a:noFill/>
                          </a:ln>
                        </wps:spPr>
                        <wps:txbx>
                          <w:txbxContent>
                            <w:p w14:paraId="0DD7610A" w14:textId="77777777" w:rsidR="009A2F76" w:rsidRPr="00200D10" w:rsidRDefault="009A2F76" w:rsidP="009A2F76">
                              <w:pPr>
                                <w:pStyle w:val="Caption"/>
                                <w:jc w:val="both"/>
                                <w:rPr>
                                  <w:rFonts w:ascii="Arial" w:hAnsi="Arial" w:cs="Arial"/>
                                  <w:i w:val="0"/>
                                  <w:iCs w:val="0"/>
                                  <w:noProof/>
                                  <w:sz w:val="16"/>
                                  <w:szCs w:val="16"/>
                                  <w:u w:val="single"/>
                                </w:rPr>
                              </w:pPr>
                              <w:r w:rsidRPr="00200D10">
                                <w:rPr>
                                  <w:rFonts w:ascii="Arial" w:hAnsi="Arial" w:cs="Arial"/>
                                  <w:b/>
                                  <w:bCs/>
                                  <w:sz w:val="16"/>
                                  <w:szCs w:val="16"/>
                                </w:rPr>
                                <w:t>Fig. 4 – Example session from serial reversal-learning task:</w:t>
                              </w:r>
                              <w:r w:rsidRPr="00200D10">
                                <w:rPr>
                                  <w:rFonts w:ascii="Arial" w:hAnsi="Arial" w:cs="Arial"/>
                                  <w:sz w:val="16"/>
                                  <w:szCs w:val="16"/>
                                </w:rPr>
                                <w:t xml:space="preserve"> </w:t>
                              </w:r>
                              <w:r w:rsidRPr="00200D10">
                                <w:rPr>
                                  <w:rFonts w:ascii="Arial" w:hAnsi="Arial" w:cs="Arial"/>
                                  <w:i w:val="0"/>
                                  <w:iCs w:val="0"/>
                                  <w:sz w:val="16"/>
                                  <w:szCs w:val="16"/>
                                  <w:u w:val="single"/>
                                </w:rPr>
                                <w:t>a.</w:t>
                              </w:r>
                              <w:r w:rsidRPr="00200D10">
                                <w:rPr>
                                  <w:rFonts w:ascii="Arial" w:hAnsi="Arial" w:cs="Arial"/>
                                  <w:i w:val="0"/>
                                  <w:iCs w:val="0"/>
                                  <w:sz w:val="16"/>
                                  <w:szCs w:val="16"/>
                                </w:rPr>
                                <w:t xml:space="preserve">  Performance on the first and last 10 trials of each block. (Odd blocks: context 1, Even blocks: context 2) </w:t>
                              </w:r>
                              <w:r w:rsidRPr="00200D10">
                                <w:rPr>
                                  <w:rFonts w:ascii="Arial" w:hAnsi="Arial" w:cs="Arial"/>
                                  <w:sz w:val="16"/>
                                  <w:szCs w:val="16"/>
                                </w:rPr>
                                <w:t>(b)</w:t>
                              </w:r>
                              <w:r w:rsidRPr="00200D10">
                                <w:rPr>
                                  <w:rFonts w:ascii="Arial" w:hAnsi="Arial" w:cs="Arial"/>
                                  <w:i w:val="0"/>
                                  <w:iCs w:val="0"/>
                                  <w:sz w:val="16"/>
                                  <w:szCs w:val="16"/>
                                </w:rPr>
                                <w:t xml:space="preserve"> Number of trials required to reach switch criterion (here, maintaining a performance of at least 60% for 10 trials, p &lt; 0.0035). Animals learn the temporal statistics that define a given context, as criterion is achieved in fewer trials over the course of the session. (Red line: linear fit. Black line: session mean) (c) Confusion matrix showing the frequency of choices in each direction for each stimulus. Cyan boxes highlight the correct responses in each context. The animal generally selected the correct response for the given context most frequently, with most errors in the direction associated with the correct response in the opposite contex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FC15CD6" id="Group 27" o:spid="_x0000_s1035" style="position:absolute;left:0;text-align:left;margin-left:365.8pt;margin-top:2.45pt;width:167.5pt;height:454.35pt;z-index:251661312" coordsize="21272,57702"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">
                <v:shape id="Picture 1" o:spid="_x0000_s1036" type="#_x0000_t75" style="position:absolute;width:21272;height:352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">
                  <v:imagedata r:id="rId13" o:title=""/>
                </v:shape>
                <v:shape id="Text Box 14" o:spid="_x0000_s1037" type="#_x0000_t202" style="position:absolute;left:744;top:35300;width:20479;height:224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0DD7610A" w14:textId="77777777" w:rsidR="009A2F76" w:rsidRPr="00200D10" w:rsidRDefault="009A2F76" w:rsidP="009A2F76">
                        <w:pPr>
                          <w:pStyle w:val="Caption"/>
                          <w:jc w:val="both"/>
                          <w:rPr>
                            <w:rFonts w:ascii="Arial" w:hAnsi="Arial" w:cs="Arial"/>
                            <w:i w:val="0"/>
                            <w:iCs w:val="0"/>
                            <w:noProof/>
                            <w:sz w:val="16"/>
                            <w:szCs w:val="16"/>
                            <w:u w:val="single"/>
                          </w:rPr>
                        </w:pPr>
                        <w:r w:rsidRPr="00200D10">
                          <w:rPr>
                            <w:rFonts w:ascii="Arial" w:hAnsi="Arial" w:cs="Arial"/>
                            <w:b/>
                            <w:bCs/>
                            <w:sz w:val="16"/>
                            <w:szCs w:val="16"/>
                          </w:rPr>
                          <w:t>Fig. 4 – Example session from serial reversal-learning task:</w:t>
                        </w:r>
                        <w:r w:rsidRPr="00200D10">
                          <w:rPr>
                            <w:rFonts w:ascii="Arial" w:hAnsi="Arial" w:cs="Arial"/>
                            <w:sz w:val="16"/>
                            <w:szCs w:val="16"/>
                          </w:rPr>
                          <w:t xml:space="preserve"> </w:t>
                        </w:r>
                        <w:r w:rsidRPr="00200D10">
                          <w:rPr>
                            <w:rFonts w:ascii="Arial" w:hAnsi="Arial" w:cs="Arial"/>
                            <w:i w:val="0"/>
                            <w:iCs w:val="0"/>
                            <w:sz w:val="16"/>
                            <w:szCs w:val="16"/>
                            <w:u w:val="single"/>
                          </w:rPr>
                          <w:t>a.</w:t>
                        </w:r>
                        <w:r w:rsidRPr="00200D10">
                          <w:rPr>
                            <w:rFonts w:ascii="Arial" w:hAnsi="Arial" w:cs="Arial"/>
                            <w:i w:val="0"/>
                            <w:iCs w:val="0"/>
                            <w:sz w:val="16"/>
                            <w:szCs w:val="16"/>
                          </w:rPr>
                          <w:t xml:space="preserve">  Performance on the first and last 10 trials of each block. (Odd blocks: context 1, Even blocks: context 2) </w:t>
                        </w:r>
                        <w:r w:rsidRPr="00200D10">
                          <w:rPr>
                            <w:rFonts w:ascii="Arial" w:hAnsi="Arial" w:cs="Arial"/>
                            <w:sz w:val="16"/>
                            <w:szCs w:val="16"/>
                          </w:rPr>
                          <w:t>(b)</w:t>
                        </w:r>
                        <w:r w:rsidRPr="00200D10">
                          <w:rPr>
                            <w:rFonts w:ascii="Arial" w:hAnsi="Arial" w:cs="Arial"/>
                            <w:i w:val="0"/>
                            <w:iCs w:val="0"/>
                            <w:sz w:val="16"/>
                            <w:szCs w:val="16"/>
                          </w:rPr>
                          <w:t xml:space="preserve"> Number of trials required to reach switch criterion (here, maintaining a performance of at least 60% for 10 trials, p &lt; 0.0035). Animals learn the temporal statistics that define a given context, as criterion is achieved in fewer trials over the course of the session. (Red line: linear fit. Black line: session mean) (c) Confusion matrix showing the frequency of choices in each direction for each stimulus. Cyan boxes highlight the correct responses in each context. The animal generally selected the correct response for the given context most frequently, with most errors in the direction associated with the correct response in the opposite context.</w:t>
                        </w:r>
                      </w:p>
                    </w:txbxContent>
                  </v:textbox>
                </v:shape>
                <w10:wrap type="square"/>
              </v:group>
            </w:pict>
          </mc:Fallback>
        </mc:AlternateContent>
      </w:r>
      <w:r w:rsidRPr="00374201">
        <w:rPr>
          <w:rFonts w:ascii="Arial" w:hAnsi="Arial" w:cs="Arial"/>
          <w:i/>
          <w:iCs/>
          <w:sz w:val="22"/>
          <w:szCs w:val="22"/>
        </w:rPr>
        <w:t xml:space="preserve">preceding behavior. Training has progressed well with the first monkey, who is performing multiple switches between contexts each day. Behavioral data from a recent session is shown in Fig. 4. Fig. 4a demonstrates increased performance in the last 10 trials of each block (context) compared with the first 10 trials. Switches take place after the animal has achieved criterion performance (here, 60% over 10 trials, p &lt; 0.0035; chance = 25%) and has completed a minimum of 40 trials (10 trials per experimental condition to ensure adequate statistical power on subsequent neural analyses). On this day, the monkey completed 7 switches, which is comparable to monkey training on the task in </w:t>
      </w:r>
      <w:r w:rsidRPr="00374201">
        <w:rPr>
          <w:rFonts w:ascii="Arial" w:hAnsi="Arial" w:cs="Arial"/>
          <w:i/>
          <w:iCs/>
          <w:sz w:val="22"/>
          <w:szCs w:val="22"/>
        </w:rPr>
        <w:fldChar w:fldCharType="begin"/>
      </w:r>
      <w:r w:rsidRPr="00374201">
        <w:rPr>
          <w:rFonts w:ascii="Arial" w:hAnsi="Arial" w:cs="Arial"/>
          <w:i/>
          <w:iCs/>
          <w:sz w:val="22"/>
          <w:szCs w:val="22"/>
        </w:rPr>
        <w:instrText xml:space="preserve"> ADDIN ZOTERO_ITEM CSL_CITATION {"citationID":"FwvKbnZZ","properties":{"formattedCitation":"[2]","plainCitation":"[2]","noteIndex":0},"citationItems":[{"id":"AqMOTauj/hUTCmMyW","uris":["http://zotero.org/users/5885257/items/3HFW55VS"],"uri":["http://zotero.org/users/5885257/items/3HFW55VS"],"itemData":{"id":"AqMOTauj/hUTCmMyW","type":"article-journal","abstract":"The curse of dimensionality plagues models of reinforcement learning and decision making. The process of abstraction solves this by constructing variables describing features shared by different instances, reducing dimensionality and enabling generalization in novel situations. Here, we characterized neural representations in monkeys performing a task described by different hidden and explicit variables. Abstraction was defined operationally using the generalization performance of neural decoders across task conditions not used for training, which requires a particular geometry of neural representations. Neural ensembles in prefrontal cortex, hippocampus, and simulated neural networks simultaneously represented multiple variables in a geometry reflecting abstraction but that still allowed a linear classifier to decode a large number of other variables (high shattering dimensionality). Furthermore, this geometry changed in relation to task events and performance. These findings elucidate how the brain and artificial systems represent variables in an abstract format while preserving the advantages conferred by high shattering dimensionality.","container-title":"Cell","DOI":"10.1016/j.cell.2020.09.031","ISSN":"0092-8674","issue":"4","journalAbbreviation":"Cell","language":"en","page":"954-967.e21","source":"ScienceDirect","title":"The Geometry of Abstraction in the Hippocampus and Prefrontal Cortex","volume":"183","author":[{"family":"Bernardi","given":"Silvia"},{"family":"Benna","given":"Marcus K."},{"family":"Rigotti","given":"Mattia"},{"family":"Munuera","given":"Jérôme"},{"family":"Fusi","given":"Stefano"},{"family":"Salzman","given":"C. Daniel"}],"issued":{"date-parts":[["2020",11,12]]}}}],"schema":"https://github.com/citation-style-language/schema/raw/master/csl-citation.json"} </w:instrText>
      </w:r>
      <w:r w:rsidRPr="00374201">
        <w:rPr>
          <w:rFonts w:ascii="Arial" w:hAnsi="Arial" w:cs="Arial"/>
          <w:i/>
          <w:iCs/>
          <w:sz w:val="22"/>
          <w:szCs w:val="22"/>
        </w:rPr>
        <w:fldChar w:fldCharType="separate"/>
      </w:r>
      <w:r w:rsidRPr="00374201">
        <w:rPr>
          <w:rFonts w:ascii="Arial" w:hAnsi="Arial" w:cs="Arial"/>
          <w:i/>
          <w:iCs/>
          <w:noProof/>
          <w:sz w:val="22"/>
          <w:szCs w:val="22"/>
        </w:rPr>
        <w:t>[2]</w:t>
      </w:r>
      <w:r w:rsidRPr="00374201">
        <w:rPr>
          <w:rFonts w:ascii="Arial" w:hAnsi="Arial" w:cs="Arial"/>
          <w:i/>
          <w:iCs/>
          <w:sz w:val="22"/>
          <w:szCs w:val="22"/>
        </w:rPr>
        <w:fldChar w:fldCharType="end"/>
      </w:r>
      <w:r w:rsidRPr="00374201">
        <w:rPr>
          <w:rFonts w:ascii="Arial" w:hAnsi="Arial" w:cs="Arial"/>
          <w:i/>
          <w:iCs/>
          <w:sz w:val="22"/>
          <w:szCs w:val="22"/>
        </w:rPr>
        <w:t xml:space="preserve"> after ~1 year of training. Further training is expected to result in more switches per day, up to 20-25 switches in a session of 1000 trials. Fig. 4b shows the number of trials completed before the animal reached performance criterion. In later blocks, criterion is generally achieved earlier. Furthermore, Fig. 4c shows the relative proportion of choices for each stimulus across the two contexts. Here, most choices are made in the correct direction (cyan outline) or in the correct direction for the other context, suggesting that mistakes reflect incorrect context assignment and are not random.</w:t>
      </w:r>
      <w:r>
        <w:rPr>
          <w:rFonts w:ascii="Arial" w:hAnsi="Arial" w:cs="Arial"/>
          <w:b/>
          <w:bCs/>
          <w:sz w:val="22"/>
          <w:szCs w:val="22"/>
        </w:rPr>
        <w:t xml:space="preserve"> </w:t>
      </w:r>
      <w:r w:rsidRPr="0056245B">
        <w:rPr>
          <w:rFonts w:ascii="Arial" w:hAnsi="Arial" w:cs="Arial"/>
          <w:i/>
          <w:iCs/>
          <w:sz w:val="22"/>
          <w:szCs w:val="22"/>
          <w:u w:val="single"/>
        </w:rPr>
        <w:t xml:space="preserve">Expected </w:t>
      </w:r>
      <w:r w:rsidRPr="00FA5C43">
        <w:rPr>
          <w:rFonts w:ascii="Arial" w:hAnsi="Arial" w:cs="Arial"/>
          <w:i/>
          <w:iCs/>
          <w:sz w:val="22"/>
          <w:szCs w:val="22"/>
          <w:u w:val="single"/>
        </w:rPr>
        <w:t>Outcomes:</w:t>
      </w:r>
      <w:r>
        <w:rPr>
          <w:rFonts w:ascii="Arial" w:hAnsi="Arial" w:cs="Arial"/>
          <w:color w:val="1A1A1A"/>
          <w:sz w:val="22"/>
          <w:szCs w:val="22"/>
        </w:rPr>
        <w:t xml:space="preserve"> </w:t>
      </w:r>
      <w:r w:rsidRPr="00FA5C43">
        <w:rPr>
          <w:rFonts w:ascii="Arial" w:hAnsi="Arial" w:cs="Arial"/>
          <w:color w:val="1A1A1A"/>
          <w:sz w:val="22"/>
          <w:szCs w:val="22"/>
        </w:rPr>
        <w:t>Neural responses will be primarily analyzed in trials following a switch-cue trial, during the</w:t>
      </w:r>
      <w:r w:rsidRPr="00877CFB">
        <w:rPr>
          <w:rFonts w:ascii="Arial" w:hAnsi="Arial" w:cs="Arial"/>
          <w:color w:val="1A1A1A"/>
          <w:sz w:val="22"/>
          <w:szCs w:val="22"/>
        </w:rPr>
        <w:t xml:space="preserve"> delay </w:t>
      </w:r>
      <w:r>
        <w:rPr>
          <w:rFonts w:ascii="Arial" w:hAnsi="Arial" w:cs="Arial"/>
          <w:color w:val="1A1A1A"/>
          <w:sz w:val="22"/>
          <w:szCs w:val="22"/>
        </w:rPr>
        <w:t>period that precedes the contextual cue</w:t>
      </w:r>
      <w:r w:rsidRPr="00877CFB">
        <w:rPr>
          <w:rFonts w:ascii="Arial" w:hAnsi="Arial" w:cs="Arial"/>
          <w:color w:val="1A1A1A"/>
          <w:sz w:val="22"/>
          <w:szCs w:val="22"/>
        </w:rPr>
        <w:t>.</w:t>
      </w:r>
      <w:r>
        <w:rPr>
          <w:rFonts w:ascii="Arial" w:hAnsi="Arial" w:cs="Arial"/>
          <w:color w:val="1A1A1A"/>
          <w:sz w:val="22"/>
          <w:szCs w:val="22"/>
        </w:rPr>
        <w:t xml:space="preserve"> Since context is uncertain during this period, animals will need to represent all 8 SRO mappings </w:t>
      </w:r>
      <w:proofErr w:type="gramStart"/>
      <w:r>
        <w:rPr>
          <w:rFonts w:ascii="Arial" w:hAnsi="Arial" w:cs="Arial"/>
          <w:color w:val="1A1A1A"/>
          <w:sz w:val="22"/>
          <w:szCs w:val="22"/>
        </w:rPr>
        <w:t>in order to</w:t>
      </w:r>
      <w:proofErr w:type="gramEnd"/>
      <w:r>
        <w:rPr>
          <w:rFonts w:ascii="Arial" w:hAnsi="Arial" w:cs="Arial"/>
          <w:color w:val="1A1A1A"/>
          <w:sz w:val="22"/>
          <w:szCs w:val="22"/>
        </w:rPr>
        <w:t xml:space="preserve"> select the correct response after being informed of the context, an example of Type 1 flexibility. I will compute SD separately using data from successful and unsuccessful trials to correlate this measure of geometry with performance. As these trials rely on working memory and task switching, known functions of DLPFC, </w:t>
      </w:r>
      <w:r w:rsidRPr="00877CFB">
        <w:rPr>
          <w:rFonts w:ascii="Arial" w:hAnsi="Arial" w:cs="Arial"/>
          <w:color w:val="1A1A1A"/>
          <w:sz w:val="22"/>
          <w:szCs w:val="22"/>
          <w:u w:val="single"/>
        </w:rPr>
        <w:t xml:space="preserve">I hypothesize that </w:t>
      </w:r>
      <w:r>
        <w:rPr>
          <w:rFonts w:ascii="Arial" w:hAnsi="Arial" w:cs="Arial"/>
          <w:color w:val="1A1A1A"/>
          <w:sz w:val="22"/>
          <w:szCs w:val="22"/>
          <w:u w:val="single"/>
        </w:rPr>
        <w:t>the correlation between SD and behavior will be strongest in DLPFC as compared to HPC</w:t>
      </w:r>
      <w:r w:rsidRPr="008B2B15">
        <w:rPr>
          <w:rFonts w:ascii="Arial" w:hAnsi="Arial" w:cs="Arial"/>
          <w:color w:val="1A1A1A"/>
          <w:sz w:val="22"/>
          <w:szCs w:val="22"/>
        </w:rPr>
        <w:t>.</w:t>
      </w:r>
      <w:r>
        <w:rPr>
          <w:rFonts w:ascii="Arial" w:hAnsi="Arial" w:cs="Arial"/>
          <w:b/>
          <w:bCs/>
          <w:sz w:val="22"/>
          <w:szCs w:val="22"/>
        </w:rPr>
        <w:t xml:space="preserve"> </w:t>
      </w:r>
      <w:r w:rsidRPr="0052401F">
        <w:rPr>
          <w:rFonts w:ascii="Arial" w:hAnsi="Arial" w:cs="Arial"/>
          <w:i/>
          <w:iCs/>
          <w:sz w:val="22"/>
          <w:szCs w:val="22"/>
          <w:u w:val="single"/>
        </w:rPr>
        <w:t>Potential Pitfalls:</w:t>
      </w:r>
      <w:r>
        <w:rPr>
          <w:rFonts w:ascii="Arial" w:hAnsi="Arial" w:cs="Arial"/>
          <w:sz w:val="22"/>
          <w:szCs w:val="22"/>
        </w:rPr>
        <w:t xml:space="preserve"> As with all animal studies, the possibility of multiple behavioral tactics presents the greatest potential pitfall. Namely, there is some concern that animals could select an action on seeing the stimulus, and then rapidly change the action if they are informed of a change in context. However, this tactic is highly unlikely in the current task design, as each stimulus is associated with two different target directions. If the task had used a binary operant response as in </w:t>
      </w:r>
      <w:r>
        <w:rPr>
          <w:rFonts w:ascii="Arial" w:hAnsi="Arial" w:cs="Arial"/>
          <w:sz w:val="22"/>
          <w:szCs w:val="22"/>
        </w:rPr>
        <w:fldChar w:fldCharType="begin"/>
      </w:r>
      <w:r>
        <w:rPr>
          <w:rFonts w:ascii="Arial" w:hAnsi="Arial" w:cs="Arial"/>
          <w:sz w:val="22"/>
          <w:szCs w:val="22"/>
        </w:rPr>
        <w:instrText xml:space="preserve"> ADDIN ZOTERO_ITEM CSL_CITATION {"citationID":"s83M53Lf","properties":{"formattedCitation":"[2]","plainCitation":"[2]","noteIndex":0},"citationItems":[{"id":"AqMOTauj/hUTCmMyW","uris":["http://zotero.org/users/5885257/items/3HFW55VS"],"uri":["http://zotero.org/users/5885257/items/3HFW55VS"],"itemData":{"id":"ZKnrGNpJ/h9UYjN4U","type":"article-journal","abstract":"The curse of dimensionality plagues models of reinforcement learning and decision making. The process of abstraction solves this by constructing variables describing features shared by different instances, reducing dimensionality and enabling generalization in novel situations. Here, we characterized neural representations in monkeys performing a task described by different hidden and explicit variables. Abstraction was defined operationally using the generalization performance of neural decoders across task conditions not used for training, which requires a particular geometry of neural representations. Neural ensembles in prefrontal cortex, hippocampus, and simulated neural networks simultaneously represented multiple variables in a geometry reflecting abstraction but that still allowed a linear classifier to decode a large number of other variables (high shattering dimensionality). Furthermore, this geometry changed in relation to task events and performance. These findings elucidate how the brain and artificial systems represent variables in an abstract format while preserving the advantages conferred by high shattering dimensionality.","container-title":"Cell","DOI":"10.1016/j.cell.2020.09.031","ISSN":"0092-8674","issue":"4","journalAbbreviation":"Cell","language":"en","page":"954-967.e21","source":"ScienceDirect","title":"The Geometry of Abstraction in the Hippocampus and Prefrontal Cortex","volume":"183","author":[{"family":"Bernardi","given":"Silvia"},{"family":"Benna","given":"Marcus K."},{"family":"Rigotti","given":"Mattia"},{"family":"Munuera","given":"Jérôme"},{"family":"Fusi","given":"Stefano"},{"family":"Salzman","given":"C. Daniel"}],"issued":{"date-parts":[["2020",11,12]]}}}],"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2]</w:t>
      </w:r>
      <w:r>
        <w:rPr>
          <w:rFonts w:ascii="Arial" w:hAnsi="Arial" w:cs="Arial"/>
          <w:sz w:val="22"/>
          <w:szCs w:val="22"/>
        </w:rPr>
        <w:fldChar w:fldCharType="end"/>
      </w:r>
      <w:r>
        <w:rPr>
          <w:rFonts w:ascii="Arial" w:hAnsi="Arial" w:cs="Arial"/>
          <w:sz w:val="22"/>
          <w:szCs w:val="22"/>
        </w:rPr>
        <w:t>, this tactic would have posed a greater concern.</w:t>
      </w:r>
      <w:r>
        <w:rPr>
          <w:rFonts w:ascii="Arial" w:hAnsi="Arial" w:cs="Arial"/>
          <w:b/>
          <w:bCs/>
          <w:sz w:val="22"/>
          <w:szCs w:val="22"/>
        </w:rPr>
        <w:t xml:space="preserve"> </w:t>
      </w:r>
      <w:r>
        <w:rPr>
          <w:rFonts w:ascii="Arial" w:hAnsi="Arial" w:cs="Arial"/>
          <w:sz w:val="22"/>
          <w:szCs w:val="22"/>
        </w:rPr>
        <w:t>Another possible pitfall could arise if animals perform too well on the task, thereby decreasing the number of error trials available for analysis. Should this situation occur, it can be remedied through small changes in the task parameters. For instance, animals can be introduced to new stimulus sets more frequently to increase the difficulty of the task.</w:t>
      </w:r>
    </w:p>
    <w:p w14:paraId="0F7E2ABB" w14:textId="66F2C497" w:rsidR="006C0C3B" w:rsidRPr="006C0C3B" w:rsidRDefault="009A2F76" w:rsidP="009A2F76">
      <w:pPr>
        <w:ind w:firstLine="360"/>
        <w:jc w:val="both"/>
        <w:rPr>
          <w:rFonts w:ascii="Arial" w:hAnsi="Arial" w:cs="Arial"/>
          <w:b/>
          <w:bCs/>
          <w:color w:val="1A1A1A"/>
          <w:sz w:val="22"/>
          <w:szCs w:val="22"/>
        </w:rPr>
      </w:pPr>
      <w:r>
        <w:rPr>
          <w:rFonts w:ascii="Arial" w:hAnsi="Arial" w:cs="Arial"/>
          <w:b/>
          <w:bCs/>
          <w:sz w:val="22"/>
          <w:szCs w:val="22"/>
          <w:u w:val="single"/>
        </w:rPr>
        <w:t>Aim 2</w:t>
      </w:r>
      <w:r>
        <w:rPr>
          <w:rFonts w:ascii="Arial" w:hAnsi="Arial" w:cs="Arial"/>
          <w:b/>
          <w:bCs/>
          <w:sz w:val="22"/>
          <w:szCs w:val="22"/>
        </w:rPr>
        <w:t xml:space="preserve">: To determine if cross-condition generalization performance (CCGP) for </w:t>
      </w:r>
      <w:r w:rsidRPr="00933482">
        <w:rPr>
          <w:rFonts w:ascii="Arial" w:hAnsi="Arial" w:cs="Arial"/>
          <w:b/>
          <w:bCs/>
          <w:i/>
          <w:iCs/>
          <w:sz w:val="22"/>
          <w:szCs w:val="22"/>
        </w:rPr>
        <w:t>context</w:t>
      </w:r>
      <w:r>
        <w:rPr>
          <w:rFonts w:ascii="Arial" w:hAnsi="Arial" w:cs="Arial"/>
          <w:b/>
          <w:bCs/>
          <w:i/>
          <w:iCs/>
          <w:sz w:val="22"/>
          <w:szCs w:val="22"/>
        </w:rPr>
        <w:t xml:space="preserve"> </w:t>
      </w:r>
      <w:r>
        <w:rPr>
          <w:rFonts w:ascii="Arial" w:hAnsi="Arial" w:cs="Arial"/>
          <w:b/>
          <w:bCs/>
          <w:sz w:val="22"/>
          <w:szCs w:val="22"/>
        </w:rPr>
        <w:t>correlat</w:t>
      </w:r>
      <w:r w:rsidRPr="00933482">
        <w:rPr>
          <w:rFonts w:ascii="Arial" w:hAnsi="Arial" w:cs="Arial"/>
          <w:b/>
          <w:bCs/>
          <w:sz w:val="22"/>
          <w:szCs w:val="22"/>
        </w:rPr>
        <w:t>es w</w:t>
      </w:r>
      <w:r>
        <w:rPr>
          <w:rFonts w:ascii="Arial" w:hAnsi="Arial" w:cs="Arial"/>
          <w:b/>
          <w:bCs/>
          <w:sz w:val="22"/>
          <w:szCs w:val="22"/>
        </w:rPr>
        <w:t>ith generalization in novel conditions.</w:t>
      </w:r>
      <w:r w:rsidRPr="00241817">
        <w:rPr>
          <w:rFonts w:ascii="Arial" w:hAnsi="Arial" w:cs="Arial"/>
          <w:i/>
          <w:iCs/>
          <w:sz w:val="22"/>
          <w:szCs w:val="22"/>
        </w:rPr>
        <w:t xml:space="preserve"> </w:t>
      </w:r>
      <w:r w:rsidRPr="0052401F">
        <w:rPr>
          <w:rFonts w:ascii="Arial" w:hAnsi="Arial" w:cs="Arial"/>
          <w:i/>
          <w:iCs/>
          <w:sz w:val="22"/>
          <w:szCs w:val="22"/>
          <w:u w:val="single"/>
        </w:rPr>
        <w:t>Rationale:</w:t>
      </w:r>
      <w:r>
        <w:rPr>
          <w:rFonts w:ascii="Arial" w:hAnsi="Arial" w:cs="Arial"/>
          <w:color w:val="1A1A1A"/>
          <w:sz w:val="22"/>
          <w:szCs w:val="22"/>
        </w:rPr>
        <w:t xml:space="preserve"> </w:t>
      </w:r>
      <w:r w:rsidRPr="00796C3C">
        <w:rPr>
          <w:rFonts w:ascii="Arial" w:hAnsi="Arial" w:cs="Arial"/>
          <w:color w:val="1A1A1A"/>
          <w:sz w:val="22"/>
          <w:szCs w:val="22"/>
        </w:rPr>
        <w:t xml:space="preserve">Generalization requires that the brain </w:t>
      </w:r>
      <w:r>
        <w:rPr>
          <w:rFonts w:ascii="Arial" w:hAnsi="Arial" w:cs="Arial"/>
          <w:color w:val="1A1A1A"/>
          <w:sz w:val="22"/>
          <w:szCs w:val="22"/>
        </w:rPr>
        <w:t>encodes variables in a way that allows it to readily classify novel conditions</w:t>
      </w:r>
      <w:r w:rsidRPr="00796C3C">
        <w:rPr>
          <w:rFonts w:ascii="Arial" w:hAnsi="Arial" w:cs="Arial"/>
          <w:color w:val="1A1A1A"/>
          <w:sz w:val="22"/>
          <w:szCs w:val="22"/>
        </w:rPr>
        <w:t xml:space="preserve">. </w:t>
      </w:r>
      <w:r>
        <w:rPr>
          <w:rFonts w:ascii="Arial" w:hAnsi="Arial" w:cs="Arial"/>
          <w:color w:val="1A1A1A"/>
          <w:sz w:val="22"/>
          <w:szCs w:val="22"/>
        </w:rPr>
        <w:t xml:space="preserve">Using cross-condition generalization performance (CCGP), I will ask whether the variable </w:t>
      </w:r>
      <w:r w:rsidRPr="00E220C1">
        <w:rPr>
          <w:rFonts w:ascii="Arial" w:hAnsi="Arial" w:cs="Arial"/>
          <w:i/>
          <w:iCs/>
          <w:color w:val="1A1A1A"/>
          <w:sz w:val="22"/>
          <w:szCs w:val="22"/>
        </w:rPr>
        <w:t>context</w:t>
      </w:r>
      <w:r>
        <w:rPr>
          <w:rFonts w:ascii="Arial" w:hAnsi="Arial" w:cs="Arial"/>
          <w:color w:val="1A1A1A"/>
          <w:sz w:val="22"/>
          <w:szCs w:val="22"/>
        </w:rPr>
        <w:t xml:space="preserve"> is represented with a geometry that correlates with successful vs. unsuccessful generalization.</w:t>
      </w:r>
      <w:r>
        <w:rPr>
          <w:rFonts w:ascii="Arial" w:hAnsi="Arial" w:cs="Arial"/>
          <w:sz w:val="22"/>
          <w:szCs w:val="22"/>
        </w:rPr>
        <w:t xml:space="preserve"> </w:t>
      </w:r>
      <w:r w:rsidRPr="0052401F">
        <w:rPr>
          <w:rFonts w:ascii="Arial" w:hAnsi="Arial" w:cs="Arial"/>
          <w:i/>
          <w:iCs/>
          <w:sz w:val="22"/>
          <w:szCs w:val="22"/>
          <w:u w:val="single"/>
        </w:rPr>
        <w:t>Experimental Procedures:</w:t>
      </w:r>
      <w:r>
        <w:rPr>
          <w:rFonts w:ascii="Arial" w:eastAsia="Times New Roman" w:hAnsi="Arial" w:cs="Arial"/>
          <w:color w:val="1A1A1A"/>
          <w:sz w:val="22"/>
          <w:szCs w:val="22"/>
        </w:rPr>
        <w:t xml:space="preserve"> This Aim uses the same task from Aim </w:t>
      </w:r>
      <w:proofErr w:type="gramStart"/>
      <w:r>
        <w:rPr>
          <w:rFonts w:ascii="Arial" w:eastAsia="Times New Roman" w:hAnsi="Arial" w:cs="Arial"/>
          <w:color w:val="1A1A1A"/>
          <w:sz w:val="22"/>
          <w:szCs w:val="22"/>
        </w:rPr>
        <w:t>1, but</w:t>
      </w:r>
      <w:proofErr w:type="gramEnd"/>
      <w:r>
        <w:rPr>
          <w:rFonts w:ascii="Arial" w:eastAsia="Times New Roman" w:hAnsi="Arial" w:cs="Arial"/>
          <w:color w:val="1A1A1A"/>
          <w:sz w:val="22"/>
          <w:szCs w:val="22"/>
        </w:rPr>
        <w:t xml:space="preserve"> introduces many trials in which animals must generalize in novel conditions. The block structure for this task shown in Fig. 3c and in detail in Fig. 5a. </w:t>
      </w:r>
      <w:r w:rsidRPr="00796C3C">
        <w:rPr>
          <w:rFonts w:ascii="Arial" w:eastAsia="Times New Roman" w:hAnsi="Arial" w:cs="Arial"/>
          <w:color w:val="1A1A1A"/>
          <w:sz w:val="22"/>
          <w:szCs w:val="22"/>
        </w:rPr>
        <w:t xml:space="preserve">After performing </w:t>
      </w:r>
      <w:r>
        <w:rPr>
          <w:rFonts w:ascii="Arial" w:eastAsia="Times New Roman" w:hAnsi="Arial" w:cs="Arial"/>
          <w:color w:val="1A1A1A"/>
          <w:sz w:val="22"/>
          <w:szCs w:val="22"/>
        </w:rPr>
        <w:t>several</w:t>
      </w:r>
      <w:r w:rsidRPr="00796C3C">
        <w:rPr>
          <w:rFonts w:ascii="Arial" w:eastAsia="Times New Roman" w:hAnsi="Arial" w:cs="Arial"/>
          <w:color w:val="1A1A1A"/>
          <w:sz w:val="22"/>
          <w:szCs w:val="22"/>
        </w:rPr>
        <w:t xml:space="preserve"> blocks </w:t>
      </w:r>
      <w:r>
        <w:rPr>
          <w:rFonts w:ascii="Arial" w:eastAsia="Times New Roman" w:hAnsi="Arial" w:cs="Arial"/>
          <w:color w:val="1A1A1A"/>
          <w:sz w:val="22"/>
          <w:szCs w:val="22"/>
        </w:rPr>
        <w:t xml:space="preserve">with all four stimuli as in </w:t>
      </w:r>
      <w:r w:rsidRPr="00796C3C">
        <w:rPr>
          <w:rFonts w:ascii="Arial" w:eastAsia="Times New Roman" w:hAnsi="Arial" w:cs="Arial"/>
          <w:color w:val="1A1A1A"/>
          <w:sz w:val="22"/>
          <w:szCs w:val="22"/>
        </w:rPr>
        <w:t xml:space="preserve">Aim 1, </w:t>
      </w:r>
      <w:r>
        <w:rPr>
          <w:rFonts w:ascii="Arial" w:eastAsia="Times New Roman" w:hAnsi="Arial" w:cs="Arial"/>
          <w:color w:val="1A1A1A"/>
          <w:sz w:val="22"/>
          <w:szCs w:val="22"/>
        </w:rPr>
        <w:t xml:space="preserve">two </w:t>
      </w:r>
      <w:r w:rsidRPr="00796C3C">
        <w:rPr>
          <w:rFonts w:ascii="Arial" w:eastAsia="Times New Roman" w:hAnsi="Arial" w:cs="Arial"/>
          <w:color w:val="1A1A1A"/>
          <w:sz w:val="22"/>
          <w:szCs w:val="22"/>
        </w:rPr>
        <w:t>new contextual cues</w:t>
      </w:r>
      <w:r>
        <w:rPr>
          <w:rFonts w:ascii="Arial" w:eastAsia="Times New Roman" w:hAnsi="Arial" w:cs="Arial"/>
          <w:color w:val="1A1A1A"/>
          <w:sz w:val="22"/>
          <w:szCs w:val="22"/>
        </w:rPr>
        <w:t xml:space="preserve"> (represented here by colored squares)</w:t>
      </w:r>
      <w:r w:rsidRPr="00796C3C">
        <w:rPr>
          <w:rFonts w:ascii="Arial" w:eastAsia="Times New Roman" w:hAnsi="Arial" w:cs="Arial"/>
          <w:color w:val="1A1A1A"/>
          <w:sz w:val="22"/>
          <w:szCs w:val="22"/>
        </w:rPr>
        <w:t xml:space="preserve"> will </w:t>
      </w:r>
      <w:r>
        <w:rPr>
          <w:rFonts w:ascii="Arial" w:eastAsia="Times New Roman" w:hAnsi="Arial" w:cs="Arial"/>
          <w:color w:val="1A1A1A"/>
          <w:sz w:val="22"/>
          <w:szCs w:val="22"/>
        </w:rPr>
        <w:t>be introduced</w:t>
      </w:r>
      <w:r w:rsidRPr="00796C3C">
        <w:rPr>
          <w:rFonts w:ascii="Arial" w:eastAsia="Times New Roman" w:hAnsi="Arial" w:cs="Arial"/>
          <w:color w:val="1A1A1A"/>
          <w:sz w:val="22"/>
          <w:szCs w:val="22"/>
        </w:rPr>
        <w:t xml:space="preserve"> for the </w:t>
      </w:r>
      <w:r>
        <w:rPr>
          <w:rFonts w:ascii="Arial" w:eastAsia="Times New Roman" w:hAnsi="Arial" w:cs="Arial"/>
          <w:color w:val="1A1A1A"/>
          <w:sz w:val="22"/>
          <w:szCs w:val="22"/>
        </w:rPr>
        <w:t>two behavioral contexts (again, on the first 8 trials of each block)</w:t>
      </w:r>
      <w:r w:rsidRPr="00796C3C">
        <w:rPr>
          <w:rFonts w:ascii="Arial" w:eastAsia="Times New Roman" w:hAnsi="Arial" w:cs="Arial"/>
          <w:color w:val="1A1A1A"/>
          <w:sz w:val="22"/>
          <w:szCs w:val="22"/>
        </w:rPr>
        <w:t xml:space="preserve">. </w:t>
      </w:r>
      <w:r>
        <w:rPr>
          <w:rFonts w:ascii="Arial" w:eastAsia="Times New Roman" w:hAnsi="Arial" w:cs="Arial"/>
          <w:color w:val="1A1A1A"/>
          <w:sz w:val="22"/>
          <w:szCs w:val="22"/>
        </w:rPr>
        <w:t>However, now animals will</w:t>
      </w:r>
      <w:r w:rsidRPr="00796C3C">
        <w:rPr>
          <w:rFonts w:ascii="Arial" w:eastAsia="Times New Roman" w:hAnsi="Arial" w:cs="Arial"/>
          <w:color w:val="1A1A1A"/>
          <w:sz w:val="22"/>
          <w:szCs w:val="22"/>
        </w:rPr>
        <w:t xml:space="preserve"> only </w:t>
      </w:r>
      <w:r>
        <w:rPr>
          <w:rFonts w:ascii="Arial" w:eastAsia="Times New Roman" w:hAnsi="Arial" w:cs="Arial"/>
          <w:color w:val="1A1A1A"/>
          <w:sz w:val="22"/>
          <w:szCs w:val="22"/>
        </w:rPr>
        <w:t>be exposed to conditions using three of the four</w:t>
      </w:r>
      <w:r w:rsidRPr="00796C3C">
        <w:rPr>
          <w:rFonts w:ascii="Arial" w:eastAsia="Times New Roman" w:hAnsi="Arial" w:cs="Arial"/>
          <w:color w:val="1A1A1A"/>
          <w:sz w:val="22"/>
          <w:szCs w:val="22"/>
        </w:rPr>
        <w:t xml:space="preserve"> </w:t>
      </w:r>
      <w:r>
        <w:rPr>
          <w:rFonts w:ascii="Arial" w:eastAsia="Times New Roman" w:hAnsi="Arial" w:cs="Arial"/>
          <w:color w:val="1A1A1A"/>
          <w:sz w:val="22"/>
          <w:szCs w:val="22"/>
        </w:rPr>
        <w:t>visual stimuli</w:t>
      </w:r>
      <w:r w:rsidRPr="00796C3C">
        <w:rPr>
          <w:rFonts w:ascii="Arial" w:eastAsia="Times New Roman" w:hAnsi="Arial" w:cs="Arial"/>
          <w:color w:val="1A1A1A"/>
          <w:sz w:val="22"/>
          <w:szCs w:val="22"/>
        </w:rPr>
        <w:t xml:space="preserve">. After experiencing many trials </w:t>
      </w:r>
      <w:r>
        <w:rPr>
          <w:rFonts w:ascii="Arial" w:eastAsia="Times New Roman" w:hAnsi="Arial" w:cs="Arial"/>
          <w:color w:val="1A1A1A"/>
          <w:sz w:val="22"/>
          <w:szCs w:val="22"/>
        </w:rPr>
        <w:t>in</w:t>
      </w:r>
      <w:r w:rsidRPr="00796C3C">
        <w:rPr>
          <w:rFonts w:ascii="Arial" w:eastAsia="Times New Roman" w:hAnsi="Arial" w:cs="Arial"/>
          <w:color w:val="1A1A1A"/>
          <w:sz w:val="22"/>
          <w:szCs w:val="22"/>
        </w:rPr>
        <w:t xml:space="preserve"> both contexts, the </w:t>
      </w:r>
      <w:r>
        <w:rPr>
          <w:rFonts w:ascii="Arial" w:eastAsia="Times New Roman" w:hAnsi="Arial" w:cs="Arial"/>
          <w:color w:val="1A1A1A"/>
          <w:sz w:val="22"/>
          <w:szCs w:val="22"/>
        </w:rPr>
        <w:t>fourth</w:t>
      </w:r>
      <w:r w:rsidRPr="00877CFB">
        <w:rPr>
          <w:rFonts w:ascii="Arial" w:hAnsi="Arial" w:cs="Arial"/>
          <w:color w:val="1A1A1A"/>
          <w:sz w:val="22"/>
          <w:szCs w:val="22"/>
        </w:rPr>
        <w:t xml:space="preserve"> stimulus</w:t>
      </w:r>
      <w:r w:rsidRPr="00796C3C">
        <w:rPr>
          <w:rFonts w:ascii="Arial" w:eastAsia="Times New Roman" w:hAnsi="Arial" w:cs="Arial"/>
          <w:color w:val="1A1A1A"/>
          <w:sz w:val="22"/>
          <w:szCs w:val="22"/>
        </w:rPr>
        <w:t xml:space="preserve"> will appear </w:t>
      </w:r>
      <w:r>
        <w:rPr>
          <w:rFonts w:ascii="Arial" w:eastAsia="Times New Roman" w:hAnsi="Arial" w:cs="Arial"/>
          <w:color w:val="1A1A1A"/>
          <w:sz w:val="22"/>
          <w:szCs w:val="22"/>
        </w:rPr>
        <w:t xml:space="preserve">for the first time </w:t>
      </w:r>
      <w:r w:rsidRPr="00796C3C">
        <w:rPr>
          <w:rFonts w:ascii="Arial" w:eastAsia="Times New Roman" w:hAnsi="Arial" w:cs="Arial"/>
          <w:color w:val="1A1A1A"/>
          <w:sz w:val="22"/>
          <w:szCs w:val="22"/>
        </w:rPr>
        <w:t>on</w:t>
      </w:r>
      <w:r>
        <w:rPr>
          <w:rFonts w:ascii="Arial" w:eastAsia="Times New Roman" w:hAnsi="Arial" w:cs="Arial"/>
          <w:color w:val="1A1A1A"/>
          <w:sz w:val="22"/>
          <w:szCs w:val="22"/>
        </w:rPr>
        <w:t xml:space="preserve"> a </w:t>
      </w:r>
      <w:r w:rsidRPr="00796C3C">
        <w:rPr>
          <w:rFonts w:ascii="Arial" w:eastAsia="Times New Roman" w:hAnsi="Arial" w:cs="Arial"/>
          <w:color w:val="1A1A1A"/>
          <w:sz w:val="22"/>
          <w:szCs w:val="22"/>
        </w:rPr>
        <w:t xml:space="preserve">trial </w:t>
      </w:r>
      <w:r>
        <w:rPr>
          <w:rFonts w:ascii="Arial" w:eastAsia="Times New Roman" w:hAnsi="Arial" w:cs="Arial"/>
          <w:color w:val="1A1A1A"/>
          <w:sz w:val="22"/>
          <w:szCs w:val="22"/>
        </w:rPr>
        <w:t>following</w:t>
      </w:r>
      <w:r w:rsidRPr="00796C3C">
        <w:rPr>
          <w:rFonts w:ascii="Arial" w:eastAsia="Times New Roman" w:hAnsi="Arial" w:cs="Arial"/>
          <w:color w:val="1A1A1A"/>
          <w:sz w:val="22"/>
          <w:szCs w:val="22"/>
        </w:rPr>
        <w:t xml:space="preserve"> a switch cue</w:t>
      </w:r>
      <w:r>
        <w:rPr>
          <w:rFonts w:ascii="Arial" w:eastAsia="Times New Roman" w:hAnsi="Arial" w:cs="Arial"/>
          <w:color w:val="1A1A1A"/>
          <w:sz w:val="22"/>
          <w:szCs w:val="22"/>
        </w:rPr>
        <w:t xml:space="preserve"> (as in Fig. 3e)</w:t>
      </w:r>
      <w:r w:rsidRPr="00796C3C">
        <w:rPr>
          <w:rFonts w:ascii="Arial" w:eastAsia="Times New Roman" w:hAnsi="Arial" w:cs="Arial"/>
          <w:color w:val="1A1A1A"/>
          <w:sz w:val="22"/>
          <w:szCs w:val="22"/>
        </w:rPr>
        <w:t xml:space="preserve">. Because animals have never experienced the new contextual cue with this stimulus, </w:t>
      </w:r>
      <w:r>
        <w:rPr>
          <w:rFonts w:ascii="Arial" w:eastAsia="Times New Roman" w:hAnsi="Arial" w:cs="Arial"/>
          <w:color w:val="1A1A1A"/>
          <w:sz w:val="22"/>
          <w:szCs w:val="22"/>
        </w:rPr>
        <w:t>such</w:t>
      </w:r>
      <w:r w:rsidRPr="00796C3C">
        <w:rPr>
          <w:rFonts w:ascii="Arial" w:eastAsia="Times New Roman" w:hAnsi="Arial" w:cs="Arial"/>
          <w:color w:val="1A1A1A"/>
          <w:sz w:val="22"/>
          <w:szCs w:val="22"/>
        </w:rPr>
        <w:t xml:space="preserve"> trials </w:t>
      </w:r>
      <w:r>
        <w:rPr>
          <w:rFonts w:ascii="Arial" w:eastAsia="Times New Roman" w:hAnsi="Arial" w:cs="Arial"/>
          <w:color w:val="1A1A1A"/>
          <w:sz w:val="22"/>
          <w:szCs w:val="22"/>
        </w:rPr>
        <w:t>function as</w:t>
      </w:r>
      <w:r w:rsidRPr="00796C3C">
        <w:rPr>
          <w:rFonts w:ascii="Arial" w:eastAsia="Times New Roman" w:hAnsi="Arial" w:cs="Arial"/>
          <w:color w:val="1A1A1A"/>
          <w:sz w:val="22"/>
          <w:szCs w:val="22"/>
        </w:rPr>
        <w:t xml:space="preserve"> novel </w:t>
      </w:r>
      <w:r>
        <w:rPr>
          <w:rFonts w:ascii="Arial" w:eastAsia="Times New Roman" w:hAnsi="Arial" w:cs="Arial"/>
          <w:color w:val="1A1A1A"/>
          <w:sz w:val="22"/>
          <w:szCs w:val="22"/>
        </w:rPr>
        <w:t>situations</w:t>
      </w:r>
      <w:r w:rsidRPr="00796C3C">
        <w:rPr>
          <w:rFonts w:ascii="Arial" w:eastAsia="Times New Roman" w:hAnsi="Arial" w:cs="Arial"/>
          <w:color w:val="1A1A1A"/>
          <w:sz w:val="22"/>
          <w:szCs w:val="22"/>
        </w:rPr>
        <w:t xml:space="preserve">. </w:t>
      </w:r>
      <w:r>
        <w:rPr>
          <w:rFonts w:ascii="Arial" w:hAnsi="Arial" w:cs="Arial"/>
          <w:sz w:val="22"/>
          <w:szCs w:val="22"/>
        </w:rPr>
        <w:t>Monkeys can</w:t>
      </w:r>
      <w:r w:rsidRPr="00F92194">
        <w:rPr>
          <w:rFonts w:ascii="Arial" w:eastAsia="Times New Roman" w:hAnsi="Arial" w:cs="Arial"/>
          <w:sz w:val="22"/>
          <w:szCs w:val="22"/>
        </w:rPr>
        <w:t xml:space="preserve"> exhibit generalization </w:t>
      </w:r>
      <w:r>
        <w:rPr>
          <w:rFonts w:ascii="Arial" w:hAnsi="Arial" w:cs="Arial"/>
          <w:sz w:val="22"/>
          <w:szCs w:val="22"/>
        </w:rPr>
        <w:t xml:space="preserve">on this trial by remembering from prior experience that the fourth stimulus is linked to the other three within a context (defined by the set of SRO mappings or task sets) and acting appropriately, an example of Type 2 flexibility. </w:t>
      </w:r>
      <w:r w:rsidRPr="00374201">
        <w:rPr>
          <w:rFonts w:ascii="Arial" w:hAnsi="Arial" w:cs="Arial"/>
          <w:i/>
          <w:iCs/>
          <w:sz w:val="22"/>
          <w:szCs w:val="22"/>
          <w:u w:val="single"/>
        </w:rPr>
        <w:t>Preliminary Findings:</w:t>
      </w:r>
      <w:r w:rsidRPr="00374201">
        <w:rPr>
          <w:rFonts w:ascii="Arial" w:hAnsi="Arial" w:cs="Arial"/>
          <w:i/>
          <w:iCs/>
          <w:sz w:val="22"/>
          <w:szCs w:val="22"/>
        </w:rPr>
        <w:t xml:space="preserve"> Extensive testing on Type 2 trials have not occurred yet, in part to preserve the ability to easily introduce </w:t>
      </w:r>
      <w:proofErr w:type="gramStart"/>
      <w:r w:rsidRPr="00374201">
        <w:rPr>
          <w:rFonts w:ascii="Arial" w:hAnsi="Arial" w:cs="Arial"/>
          <w:i/>
          <w:iCs/>
          <w:sz w:val="22"/>
          <w:szCs w:val="22"/>
        </w:rPr>
        <w:t>a large number of</w:t>
      </w:r>
      <w:proofErr w:type="gramEnd"/>
      <w:r w:rsidRPr="00374201">
        <w:rPr>
          <w:rFonts w:ascii="Arial" w:hAnsi="Arial" w:cs="Arial"/>
          <w:i/>
          <w:iCs/>
          <w:sz w:val="22"/>
          <w:szCs w:val="22"/>
        </w:rPr>
        <w:t xml:space="preserve"> distinct and novel contextual cues in experiments. However, multiple lines of evidence indicate that this aim will be successful. First, context representations exhibiting high CCGP have been observed in both HPC</w:t>
      </w:r>
      <w:r>
        <w:rPr>
          <w:rFonts w:ascii="Arial" w:hAnsi="Arial" w:cs="Arial"/>
          <w:sz w:val="22"/>
          <w:szCs w:val="22"/>
        </w:rPr>
        <w:t xml:space="preserve"> </w:t>
      </w:r>
      <w:r w:rsidRPr="00374201">
        <w:rPr>
          <w:rFonts w:ascii="Arial" w:hAnsi="Arial" w:cs="Arial"/>
          <w:i/>
          <w:iCs/>
          <w:noProof/>
          <w:sz w:val="22"/>
          <w:szCs w:val="22"/>
        </w:rPr>
        <w:lastRenderedPageBreak/>
        <mc:AlternateContent>
          <mc:Choice Requires="wpg">
            <w:drawing>
              <wp:anchor distT="0" distB="0" distL="114300" distR="114300" simplePos="0" relativeHeight="251663360" behindDoc="0" locked="0" layoutInCell="1" allowOverlap="1" wp14:anchorId="5D9FEC6C" wp14:editId="57A9D7A0">
                <wp:simplePos x="0" y="0"/>
                <wp:positionH relativeFrom="column">
                  <wp:posOffset>3317240</wp:posOffset>
                </wp:positionH>
                <wp:positionV relativeFrom="paragraph">
                  <wp:posOffset>266</wp:posOffset>
                </wp:positionV>
                <wp:extent cx="3499485" cy="5029200"/>
                <wp:effectExtent l="0" t="0" r="5715" b="0"/>
                <wp:wrapSquare wrapText="bothSides"/>
                <wp:docPr id="8" name="Group 8"/>
                <wp:cNvGraphicFramePr/>
                <a:graphic xmlns:a="http://schemas.openxmlformats.org/drawingml/2006/main">
                  <a:graphicData uri="http://schemas.microsoft.com/office/word/2010/wordprocessingGroup">
                    <wpg:wgp>
                      <wpg:cNvGrpSpPr/>
                      <wpg:grpSpPr>
                        <a:xfrm>
                          <a:off x="0" y="0"/>
                          <a:ext cx="3499485" cy="5029200"/>
                          <a:chOff x="-45720" y="335287"/>
                          <a:chExt cx="3499485" cy="5030047"/>
                        </a:xfrm>
                      </wpg:grpSpPr>
                      <pic:pic xmlns:pic="http://schemas.openxmlformats.org/drawingml/2006/picture">
                        <pic:nvPicPr>
                          <pic:cNvPr id="12" name="Picture 12"/>
                          <pic:cNvPicPr>
                            <a:picLocks noChangeAspect="1"/>
                          </pic:cNvPicPr>
                        </pic:nvPicPr>
                        <pic:blipFill>
                          <a:blip r:embed="rId14">
                            <a:extLst>
                              <a:ext uri="{28A0092B-C50C-407E-A947-70E740481C1C}">
                                <a14:useLocalDpi xmlns:a14="http://schemas.microsoft.com/office/drawing/2010/main" val="0"/>
                              </a:ext>
                            </a:extLst>
                          </a:blip>
                          <a:srcRect/>
                          <a:stretch/>
                        </pic:blipFill>
                        <pic:spPr>
                          <a:xfrm>
                            <a:off x="-45720" y="335287"/>
                            <a:ext cx="3499485" cy="2608580"/>
                          </a:xfrm>
                          <a:prstGeom prst="rect">
                            <a:avLst/>
                          </a:prstGeom>
                        </pic:spPr>
                      </pic:pic>
                      <wps:wsp>
                        <wps:cNvPr id="13" name="Text Box 13"/>
                        <wps:cNvSpPr txBox="1"/>
                        <wps:spPr>
                          <a:xfrm>
                            <a:off x="-45720" y="2959217"/>
                            <a:ext cx="3499485" cy="2406117"/>
                          </a:xfrm>
                          <a:prstGeom prst="rect">
                            <a:avLst/>
                          </a:prstGeom>
                          <a:solidFill>
                            <a:prstClr val="white"/>
                          </a:solidFill>
                          <a:ln>
                            <a:noFill/>
                          </a:ln>
                        </wps:spPr>
                        <wps:txbx>
                          <w:txbxContent>
                            <w:p w14:paraId="1AB266BF" w14:textId="77777777" w:rsidR="009A2F76" w:rsidRPr="00200D10" w:rsidRDefault="009A2F76" w:rsidP="009A2F76">
                              <w:pPr>
                                <w:pStyle w:val="Caption"/>
                                <w:jc w:val="both"/>
                                <w:rPr>
                                  <w:rFonts w:ascii="Arial" w:hAnsi="Arial" w:cs="Arial"/>
                                  <w:i w:val="0"/>
                                  <w:iCs w:val="0"/>
                                  <w:noProof/>
                                  <w:sz w:val="16"/>
                                  <w:szCs w:val="16"/>
                                  <w:u w:val="single"/>
                                </w:rPr>
                              </w:pPr>
                              <w:r w:rsidRPr="00200D10">
                                <w:rPr>
                                  <w:rFonts w:ascii="Arial" w:hAnsi="Arial" w:cs="Arial"/>
                                  <w:b/>
                                  <w:bCs/>
                                  <w:sz w:val="16"/>
                                  <w:szCs w:val="16"/>
                                </w:rPr>
                                <w:t>Fig. 5 – Generalization trials and preliminary results:</w:t>
                              </w:r>
                              <w:r w:rsidRPr="00200D10">
                                <w:rPr>
                                  <w:rFonts w:ascii="Arial" w:hAnsi="Arial" w:cs="Arial"/>
                                  <w:b/>
                                  <w:bCs/>
                                  <w:i w:val="0"/>
                                  <w:iCs w:val="0"/>
                                  <w:sz w:val="16"/>
                                  <w:szCs w:val="16"/>
                                </w:rPr>
                                <w:t xml:space="preserve"> </w:t>
                              </w:r>
                              <w:r w:rsidRPr="00200D10">
                                <w:rPr>
                                  <w:rFonts w:ascii="Arial" w:hAnsi="Arial" w:cs="Arial"/>
                                  <w:sz w:val="16"/>
                                  <w:szCs w:val="16"/>
                                  <w:u w:val="single"/>
                                </w:rPr>
                                <w:t>a.</w:t>
                              </w:r>
                              <w:r w:rsidRPr="00200D10">
                                <w:rPr>
                                  <w:rFonts w:ascii="Arial" w:hAnsi="Arial" w:cs="Arial"/>
                                  <w:i w:val="0"/>
                                  <w:iCs w:val="0"/>
                                  <w:sz w:val="16"/>
                                  <w:szCs w:val="16"/>
                                </w:rPr>
                                <w:t xml:space="preserve"> Example trial sequence from the task in Fig. 3a. Left: stimuli A-D appear in random order in context 1 (red) and context 2 (green), switching back and forth multiple times. Middle: new contextual cues are linked to contexts 1 and 2, but only B, C, and D appear (in random order) in association with the new cues (yellow for context 1 and purple for context 2). Right, A appears for the ﬁrst time with a yellow or purple contextual cue. Because animals have never seen A with a purple or yellow cue (novel situation), they must use the variable context to generalize and choose the correct response. (Arrows signify the correct response for each stimulus. LR/SR, large/small reward.). </w:t>
                              </w:r>
                              <w:r w:rsidRPr="00200D10">
                                <w:rPr>
                                  <w:rFonts w:ascii="Arial" w:hAnsi="Arial" w:cs="Arial"/>
                                  <w:i w:val="0"/>
                                  <w:iCs w:val="0"/>
                                  <w:sz w:val="16"/>
                                  <w:szCs w:val="16"/>
                                  <w:u w:val="single"/>
                                </w:rPr>
                                <w:t>b.</w:t>
                              </w:r>
                              <w:r w:rsidRPr="00200D10">
                                <w:rPr>
                                  <w:rFonts w:ascii="Arial" w:hAnsi="Arial" w:cs="Arial"/>
                                  <w:i w:val="0"/>
                                  <w:iCs w:val="0"/>
                                  <w:sz w:val="16"/>
                                  <w:szCs w:val="16"/>
                                </w:rPr>
                                <w:t xml:space="preserve"> Neural data from monkeys in [2], performing a similar task that did not require generalization. Each dot represents one of the 35 binary variables that can be constructed from 8 experimental conditions. The variable context (red) has both high decoding accuracy and high CCGP in HPC and DLPFC. </w:t>
                              </w:r>
                              <w:r w:rsidRPr="00200D10">
                                <w:rPr>
                                  <w:rFonts w:ascii="Arial" w:hAnsi="Arial" w:cs="Arial"/>
                                  <w:i w:val="0"/>
                                  <w:iCs w:val="0"/>
                                  <w:sz w:val="16"/>
                                  <w:szCs w:val="16"/>
                                  <w:u w:val="single"/>
                                </w:rPr>
                                <w:t>c.</w:t>
                              </w:r>
                              <w:r w:rsidRPr="00200D10">
                                <w:rPr>
                                  <w:rFonts w:ascii="Arial" w:hAnsi="Arial" w:cs="Arial"/>
                                  <w:i w:val="0"/>
                                  <w:iCs w:val="0"/>
                                  <w:sz w:val="16"/>
                                  <w:szCs w:val="16"/>
                                </w:rPr>
                                <w:t xml:space="preserve"> Human performance on same task. For each subject, generalization performance on trials when a previously held-out stimulus appears for ﬁrst time with a novel contextual cue (e.g. ’A’ in Fig. 5a) plotted vs. overall performance across novel contextual cue blocks. Inset: Performance (6 trial sliding average) vs. trial number for initial learning of SRO mappings with new stimuli. Colored curves: indicate individual subjects, Black curve: group averag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D9FEC6C" id="Group 8" o:spid="_x0000_s1038" style="position:absolute;left:0;text-align:left;margin-left:261.2pt;margin-top:0;width:275.55pt;height:396pt;z-index:251663360;mso-height-relative:margin" coordorigin="-457,3352" coordsize="34994,5030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">
                <v:shape id="Picture 12" o:spid="_x0000_s1039" type="#_x0000_t75" style="position:absolute;left:-457;top:3352;width:34994;height:260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">
                  <v:imagedata r:id="rId15" o:title=""/>
                </v:shape>
                <v:shape id="Text Box 13" o:spid="_x0000_s1040" type="#_x0000_t202" style="position:absolute;left:-457;top:29592;width:34994;height:240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WOFqxwAAAOAAAAAPAAAAZHJzL2Rvd25yZXYueG1sRI9Ni8Iw&#13;&#10;EIbvC/6HMIKXRdN1Q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J1Y4WrHAAAA4AAA&#13;&#10;AA8AAAAAAAAAAAAAAAAABwIAAGRycy9kb3ducmV2LnhtbFBLBQYAAAAAAwADALcAAAD7AgAAAAA=&#13;&#10;" stroked="f">
                  <v:textbox inset="0,0,0,0">
                    <w:txbxContent>
                      <w:p w14:paraId="1AB266BF" w14:textId="77777777" w:rsidR="009A2F76" w:rsidRPr="00200D10" w:rsidRDefault="009A2F76" w:rsidP="009A2F76">
                        <w:pPr>
                          <w:pStyle w:val="Caption"/>
                          <w:jc w:val="both"/>
                          <w:rPr>
                            <w:rFonts w:ascii="Arial" w:hAnsi="Arial" w:cs="Arial"/>
                            <w:i w:val="0"/>
                            <w:iCs w:val="0"/>
                            <w:noProof/>
                            <w:sz w:val="16"/>
                            <w:szCs w:val="16"/>
                            <w:u w:val="single"/>
                          </w:rPr>
                        </w:pPr>
                        <w:r w:rsidRPr="00200D10">
                          <w:rPr>
                            <w:rFonts w:ascii="Arial" w:hAnsi="Arial" w:cs="Arial"/>
                            <w:b/>
                            <w:bCs/>
                            <w:sz w:val="16"/>
                            <w:szCs w:val="16"/>
                          </w:rPr>
                          <w:t>Fig. 5 – Generalization trials and preliminary results:</w:t>
                        </w:r>
                        <w:r w:rsidRPr="00200D10">
                          <w:rPr>
                            <w:rFonts w:ascii="Arial" w:hAnsi="Arial" w:cs="Arial"/>
                            <w:b/>
                            <w:bCs/>
                            <w:i w:val="0"/>
                            <w:iCs w:val="0"/>
                            <w:sz w:val="16"/>
                            <w:szCs w:val="16"/>
                          </w:rPr>
                          <w:t xml:space="preserve"> </w:t>
                        </w:r>
                        <w:r w:rsidRPr="00200D10">
                          <w:rPr>
                            <w:rFonts w:ascii="Arial" w:hAnsi="Arial" w:cs="Arial"/>
                            <w:sz w:val="16"/>
                            <w:szCs w:val="16"/>
                            <w:u w:val="single"/>
                          </w:rPr>
                          <w:t>a.</w:t>
                        </w:r>
                        <w:r w:rsidRPr="00200D10">
                          <w:rPr>
                            <w:rFonts w:ascii="Arial" w:hAnsi="Arial" w:cs="Arial"/>
                            <w:i w:val="0"/>
                            <w:iCs w:val="0"/>
                            <w:sz w:val="16"/>
                            <w:szCs w:val="16"/>
                          </w:rPr>
                          <w:t xml:space="preserve"> Example trial sequence from the task in Fig. 3a. Left: stimuli A-D appear in random order in context 1 (red) and context 2 (green), switching back and forth multiple times. Middle: new contextual cues are linked to contexts 1 and 2, but only B, C, and D appear (in random order) in association with the new cues (yellow for context 1 and purple for context 2). Right, A appears for the ﬁrst time with a yellow or purple contextual cue. Because animals have never seen A with a purple or yellow cue (novel situation), they must use the variable context to generalize and choose the correct response. (Arrows signify the correct response for each stimulus. LR/SR, large/small reward.). </w:t>
                        </w:r>
                        <w:r w:rsidRPr="00200D10">
                          <w:rPr>
                            <w:rFonts w:ascii="Arial" w:hAnsi="Arial" w:cs="Arial"/>
                            <w:i w:val="0"/>
                            <w:iCs w:val="0"/>
                            <w:sz w:val="16"/>
                            <w:szCs w:val="16"/>
                            <w:u w:val="single"/>
                          </w:rPr>
                          <w:t>b.</w:t>
                        </w:r>
                        <w:r w:rsidRPr="00200D10">
                          <w:rPr>
                            <w:rFonts w:ascii="Arial" w:hAnsi="Arial" w:cs="Arial"/>
                            <w:i w:val="0"/>
                            <w:iCs w:val="0"/>
                            <w:sz w:val="16"/>
                            <w:szCs w:val="16"/>
                          </w:rPr>
                          <w:t xml:space="preserve"> Neural data from monkeys in [2], performing a similar task that did not require generalization. Each dot represents one of the 35 binary variables that can be constructed from 8 experimental conditions. The variable context (red) has both high decoding accuracy and high CCGP in HPC and DLPFC. </w:t>
                        </w:r>
                        <w:r w:rsidRPr="00200D10">
                          <w:rPr>
                            <w:rFonts w:ascii="Arial" w:hAnsi="Arial" w:cs="Arial"/>
                            <w:i w:val="0"/>
                            <w:iCs w:val="0"/>
                            <w:sz w:val="16"/>
                            <w:szCs w:val="16"/>
                            <w:u w:val="single"/>
                          </w:rPr>
                          <w:t>c.</w:t>
                        </w:r>
                        <w:r w:rsidRPr="00200D10">
                          <w:rPr>
                            <w:rFonts w:ascii="Arial" w:hAnsi="Arial" w:cs="Arial"/>
                            <w:i w:val="0"/>
                            <w:iCs w:val="0"/>
                            <w:sz w:val="16"/>
                            <w:szCs w:val="16"/>
                          </w:rPr>
                          <w:t xml:space="preserve"> Human performance on same task. For each subject, generalization performance on trials when a previously held-out stimulus appears for ﬁrst time with a novel contextual cue (</w:t>
                        </w:r>
                        <w:proofErr w:type="gramStart"/>
                        <w:r w:rsidRPr="00200D10">
                          <w:rPr>
                            <w:rFonts w:ascii="Arial" w:hAnsi="Arial" w:cs="Arial"/>
                            <w:i w:val="0"/>
                            <w:iCs w:val="0"/>
                            <w:sz w:val="16"/>
                            <w:szCs w:val="16"/>
                          </w:rPr>
                          <w:t>e.g.</w:t>
                        </w:r>
                        <w:proofErr w:type="gramEnd"/>
                        <w:r w:rsidRPr="00200D10">
                          <w:rPr>
                            <w:rFonts w:ascii="Arial" w:hAnsi="Arial" w:cs="Arial"/>
                            <w:i w:val="0"/>
                            <w:iCs w:val="0"/>
                            <w:sz w:val="16"/>
                            <w:szCs w:val="16"/>
                          </w:rPr>
                          <w:t xml:space="preserve"> ’A’ in Fig. 5a) plotted vs. overall performance across novel contextual cue blocks. Inset: Performance (6 trial sliding average) vs. trial number for initial learning of SRO mappings with new stimuli. Colored curves: indicate individual subjects, Black curve: group average.</w:t>
                        </w:r>
                      </w:p>
                    </w:txbxContent>
                  </v:textbox>
                </v:shape>
                <w10:wrap type="square"/>
              </v:group>
            </w:pict>
          </mc:Fallback>
        </mc:AlternateContent>
      </w:r>
      <w:r w:rsidRPr="00374201">
        <w:rPr>
          <w:rFonts w:ascii="Arial" w:hAnsi="Arial" w:cs="Arial"/>
          <w:i/>
          <w:iCs/>
          <w:sz w:val="22"/>
          <w:szCs w:val="22"/>
        </w:rPr>
        <w:t xml:space="preserve">and DLPFC when monkeys completed a similar serial reversal learning task in </w:t>
      </w:r>
      <w:r w:rsidRPr="00374201">
        <w:rPr>
          <w:rFonts w:ascii="Arial" w:hAnsi="Arial" w:cs="Arial"/>
          <w:i/>
          <w:iCs/>
          <w:sz w:val="22"/>
          <w:szCs w:val="22"/>
        </w:rPr>
        <w:fldChar w:fldCharType="begin"/>
      </w:r>
      <w:r w:rsidRPr="00374201">
        <w:rPr>
          <w:rFonts w:ascii="Arial" w:hAnsi="Arial" w:cs="Arial"/>
          <w:i/>
          <w:iCs/>
          <w:sz w:val="22"/>
          <w:szCs w:val="22"/>
        </w:rPr>
        <w:instrText xml:space="preserve"> ADDIN ZOTERO_ITEM CSL_CITATION {"citationID":"ecS7lKSG","properties":{"formattedCitation":"[2]","plainCitation":"[2]","noteIndex":0},"citationItems":[{"id":"AqMOTauj/hUTCmMyW","uris":["http://zotero.org/users/5885257/items/3HFW55VS"],"uri":["http://zotero.org/users/5885257/items/3HFW55VS"],"itemData":{"id":"AqMOTauj/hUTCmMyW","type":"article-journal","abstract":"The curse of dimensionality plagues models of reinforcement learning and decision making. The process of abstraction solves this by constructing variables describing features shared by different instances, reducing dimensionality and enabling generalization in novel situations. Here, we characterized neural representations in monkeys performing a task described by different hidden and explicit variables. Abstraction was defined operationally using the generalization performance of neural decoders across task conditions not used for training, which requires a particular geometry of neural representations. Neural ensembles in prefrontal cortex, hippocampus, and simulated neural networks simultaneously represented multiple variables in a geometry reflecting abstraction but that still allowed a linear classifier to decode a large number of other variables (high shattering dimensionality). Furthermore, this geometry changed in relation to task events and performance. These findings elucidate how the brain and artificial systems represent variables in an abstract format while preserving the advantages conferred by high shattering dimensionality.","container-title":"Cell","DOI":"10.1016/j.cell.2020.09.031","ISSN":"0092-8674","issue":"4","journalAbbreviation":"Cell","language":"en","page":"954-967.e21","source":"ScienceDirect","title":"The Geometry of Abstraction in the Hippocampus and Prefrontal Cortex","volume":"183","author":[{"family":"Bernardi","given":"Silvia"},{"family":"Benna","given":"Marcus K."},{"family":"Rigotti","given":"Mattia"},{"family":"Munuera","given":"Jérôme"},{"family":"Fusi","given":"Stefano"},{"family":"Salzman","given":"C. Daniel"}],"issued":{"date-parts":[["2020",11,12]]}}}],"schema":"https://github.com/citation-style-language/schema/raw/master/csl-citation.json"} </w:instrText>
      </w:r>
      <w:r w:rsidRPr="00374201">
        <w:rPr>
          <w:rFonts w:ascii="Arial" w:hAnsi="Arial" w:cs="Arial"/>
          <w:i/>
          <w:iCs/>
          <w:sz w:val="22"/>
          <w:szCs w:val="22"/>
        </w:rPr>
        <w:fldChar w:fldCharType="separate"/>
      </w:r>
      <w:r w:rsidRPr="00374201">
        <w:rPr>
          <w:rFonts w:ascii="Arial" w:hAnsi="Arial" w:cs="Arial"/>
          <w:i/>
          <w:iCs/>
          <w:noProof/>
          <w:sz w:val="22"/>
          <w:szCs w:val="22"/>
        </w:rPr>
        <w:t>[2]</w:t>
      </w:r>
      <w:r w:rsidRPr="00374201">
        <w:rPr>
          <w:rFonts w:ascii="Arial" w:hAnsi="Arial" w:cs="Arial"/>
          <w:i/>
          <w:iCs/>
          <w:sz w:val="22"/>
          <w:szCs w:val="22"/>
        </w:rPr>
        <w:fldChar w:fldCharType="end"/>
      </w:r>
      <w:r w:rsidRPr="00374201">
        <w:rPr>
          <w:rFonts w:ascii="Arial" w:hAnsi="Arial" w:cs="Arial"/>
          <w:i/>
          <w:iCs/>
          <w:sz w:val="22"/>
          <w:szCs w:val="22"/>
        </w:rPr>
        <w:t xml:space="preserve"> (see Fig. 5b), indicating that this task, in which contexts are similarly defined by task sets, will also generate representations with high CCGP for context. Additionally, I collected an exploratory data set from humans performing the same task, in which performance on generalization trials correlated with overall performance on novel contextual cue blocks (Fig. 5c). This correlation suggests that stronger encoding of context conferred advantages when subjects were asked to generalize to novel conditions. Together, with the first monkey’s already substantial achievements in rapidly switching between contexts (Fig. 4a) and the monkey’s non-random distribution of errors suggestive of context misassignments (Fig. 4c), these data strongly suggest that monkeys will acquire ‘concepts’ of context needed to generalize here. Indeed, monkeys have previously shown the ability to use inference on a similar task </w:t>
      </w:r>
      <w:r w:rsidRPr="00374201">
        <w:rPr>
          <w:rFonts w:ascii="Arial" w:hAnsi="Arial" w:cs="Arial"/>
          <w:i/>
          <w:iCs/>
          <w:sz w:val="22"/>
          <w:szCs w:val="22"/>
        </w:rPr>
        <w:fldChar w:fldCharType="begin"/>
      </w:r>
      <w:r w:rsidRPr="00374201">
        <w:rPr>
          <w:rFonts w:ascii="Arial" w:hAnsi="Arial" w:cs="Arial"/>
          <w:i/>
          <w:iCs/>
          <w:sz w:val="22"/>
          <w:szCs w:val="22"/>
        </w:rPr>
        <w:instrText xml:space="preserve"> ADDIN ZOTERO_ITEM CSL_CITATION {"citationID":"hKcpPcVP","properties":{"formattedCitation":"[2]","plainCitation":"[2]","noteIndex":0},"citationItems":[{"id":"AqMOTauj/hUTCmMyW","uris":["http://zotero.org/users/5885257/items/3HFW55VS"],"uri":["http://zotero.org/users/5885257/items/3HFW55VS"],"itemData":{"id":"AqMOTauj/hUTCmMyW","type":"article-journal","abstract":"The curse of dimensionality plagues models of reinforcement learning and decision making. The process of abstraction solves this by constructing variables describing features shared by different instances, reducing dimensionality and enabling generalization in novel situations. Here, we characterized neural representations in monkeys performing a task described by different hidden and explicit variables. Abstraction was defined operationally using the generalization performance of neural decoders across task conditions not used for training, which requires a particular geometry of neural representations. Neural ensembles in prefrontal cortex, hippocampus, and simulated neural networks simultaneously represented multiple variables in a geometry reflecting abstraction but that still allowed a linear classifier to decode a large number of other variables (high shattering dimensionality). Furthermore, this geometry changed in relation to task events and performance. These findings elucidate how the brain and artificial systems represent variables in an abstract format while preserving the advantages conferred by high shattering dimensionality.","container-title":"Cell","DOI":"10.1016/j.cell.2020.09.031","ISSN":"0092-8674","issue":"4","journalAbbreviation":"Cell","language":"en","page":"954-967.e21","source":"ScienceDirect","title":"The Geometry of Abstraction in the Hippocampus and Prefrontal Cortex","volume":"183","author":[{"family":"Bernardi","given":"Silvia"},{"family":"Benna","given":"Marcus K."},{"family":"Rigotti","given":"Mattia"},{"family":"Munuera","given":"Jérôme"},{"family":"Fusi","given":"Stefano"},{"family":"Salzman","given":"C. Daniel"}],"issued":{"date-parts":[["2020",11,12]]}}}],"schema":"https://github.com/citation-style-language/schema/raw/master/csl-citation.json"} </w:instrText>
      </w:r>
      <w:r w:rsidRPr="00374201">
        <w:rPr>
          <w:rFonts w:ascii="Arial" w:hAnsi="Arial" w:cs="Arial"/>
          <w:i/>
          <w:iCs/>
          <w:sz w:val="22"/>
          <w:szCs w:val="22"/>
        </w:rPr>
        <w:fldChar w:fldCharType="separate"/>
      </w:r>
      <w:r w:rsidRPr="00374201">
        <w:rPr>
          <w:rFonts w:ascii="Arial" w:hAnsi="Arial" w:cs="Arial"/>
          <w:i/>
          <w:iCs/>
          <w:noProof/>
          <w:sz w:val="22"/>
          <w:szCs w:val="22"/>
        </w:rPr>
        <w:t>[2]</w:t>
      </w:r>
      <w:r w:rsidRPr="00374201">
        <w:rPr>
          <w:rFonts w:ascii="Arial" w:hAnsi="Arial" w:cs="Arial"/>
          <w:i/>
          <w:iCs/>
          <w:sz w:val="22"/>
          <w:szCs w:val="22"/>
        </w:rPr>
        <w:fldChar w:fldCharType="end"/>
      </w:r>
      <w:r w:rsidRPr="00374201">
        <w:rPr>
          <w:rFonts w:ascii="Arial" w:hAnsi="Arial" w:cs="Arial"/>
          <w:i/>
          <w:iCs/>
          <w:sz w:val="22"/>
          <w:szCs w:val="22"/>
        </w:rPr>
        <w:t>, which reflects knowledge of task sets, though it is not an example of generalization.</w:t>
      </w:r>
      <w:r>
        <w:rPr>
          <w:rFonts w:ascii="Arial" w:hAnsi="Arial" w:cs="Arial"/>
          <w:sz w:val="22"/>
          <w:szCs w:val="22"/>
        </w:rPr>
        <w:t xml:space="preserve"> </w:t>
      </w:r>
      <w:r w:rsidRPr="0052401F">
        <w:rPr>
          <w:rFonts w:ascii="Arial" w:hAnsi="Arial" w:cs="Arial"/>
          <w:i/>
          <w:iCs/>
          <w:sz w:val="22"/>
          <w:szCs w:val="22"/>
          <w:u w:val="single"/>
        </w:rPr>
        <w:t>Expected Outcomes:</w:t>
      </w:r>
      <w:r w:rsidRPr="00DF6FDA">
        <w:rPr>
          <w:rFonts w:ascii="Arial" w:hAnsi="Arial" w:cs="Arial"/>
          <w:i/>
          <w:iCs/>
          <w:sz w:val="22"/>
          <w:szCs w:val="22"/>
        </w:rPr>
        <w:t xml:space="preserve"> </w:t>
      </w:r>
      <w:r>
        <w:rPr>
          <w:rFonts w:ascii="Arial" w:hAnsi="Arial" w:cs="Arial"/>
          <w:color w:val="1A1A1A"/>
          <w:sz w:val="22"/>
          <w:szCs w:val="22"/>
        </w:rPr>
        <w:t>As in Aim 1, n</w:t>
      </w:r>
      <w:r w:rsidRPr="00877CFB">
        <w:rPr>
          <w:rFonts w:ascii="Arial" w:hAnsi="Arial" w:cs="Arial"/>
          <w:color w:val="1A1A1A"/>
          <w:sz w:val="22"/>
          <w:szCs w:val="22"/>
        </w:rPr>
        <w:t xml:space="preserve">eural responses will be </w:t>
      </w:r>
      <w:r>
        <w:rPr>
          <w:rFonts w:ascii="Arial" w:hAnsi="Arial" w:cs="Arial"/>
          <w:color w:val="1A1A1A"/>
          <w:sz w:val="22"/>
          <w:szCs w:val="22"/>
        </w:rPr>
        <w:t xml:space="preserve">primarily </w:t>
      </w:r>
      <w:r w:rsidRPr="00877CFB">
        <w:rPr>
          <w:rFonts w:ascii="Arial" w:hAnsi="Arial" w:cs="Arial"/>
          <w:color w:val="1A1A1A"/>
          <w:sz w:val="22"/>
          <w:szCs w:val="22"/>
        </w:rPr>
        <w:t xml:space="preserve">analyzed during the </w:t>
      </w:r>
      <w:r>
        <w:rPr>
          <w:rFonts w:ascii="Arial" w:hAnsi="Arial" w:cs="Arial"/>
          <w:color w:val="1A1A1A"/>
          <w:sz w:val="22"/>
          <w:szCs w:val="22"/>
        </w:rPr>
        <w:t>delay period</w:t>
      </w:r>
      <w:r w:rsidRPr="00877CFB">
        <w:rPr>
          <w:rFonts w:ascii="Arial" w:hAnsi="Arial" w:cs="Arial"/>
          <w:color w:val="1A1A1A"/>
          <w:sz w:val="22"/>
          <w:szCs w:val="22"/>
        </w:rPr>
        <w:t xml:space="preserve"> following stimulus presentation</w:t>
      </w:r>
      <w:r>
        <w:rPr>
          <w:rFonts w:ascii="Arial" w:hAnsi="Arial" w:cs="Arial"/>
          <w:color w:val="1A1A1A"/>
          <w:sz w:val="22"/>
          <w:szCs w:val="22"/>
        </w:rPr>
        <w:t xml:space="preserve">. I will compute CCGP separately for the variable context using data from successful and unsuccessful trials to correlate this measure of geometry with Type 2 flexibility. To do so, I will analyze activity from the delay period following switch-cue trials, which will include data from the three previously experienced conditions as well as from the held-out condition. Across both contexts, this will yield delay period activity from all 8 experimental conditions. </w:t>
      </w:r>
      <w:r>
        <w:rPr>
          <w:rFonts w:ascii="Arial" w:hAnsi="Arial" w:cs="Arial"/>
          <w:sz w:val="22"/>
          <w:szCs w:val="22"/>
        </w:rPr>
        <w:t xml:space="preserve">The HPC has long been implicated in the formation of episodic memories </w:t>
      </w:r>
      <w:r>
        <w:rPr>
          <w:rFonts w:ascii="Arial" w:hAnsi="Arial" w:cs="Arial"/>
          <w:sz w:val="22"/>
          <w:szCs w:val="22"/>
        </w:rPr>
        <w:fldChar w:fldCharType="begin"/>
      </w:r>
      <w:r w:rsidR="001B1BB5">
        <w:rPr>
          <w:rFonts w:ascii="Arial" w:hAnsi="Arial" w:cs="Arial"/>
          <w:sz w:val="22"/>
          <w:szCs w:val="22"/>
        </w:rPr>
        <w:instrText xml:space="preserve"> ADDIN ZOTERO_ITEM CSL_CITATION {"citationID":"dKapmvqf","properties":{"formattedCitation":"[40\\uc0\\u8211{}42]","plainCitation":"[40–42]","noteIndex":0},"citationItems":[{"id":"AqMOTauj/DRnJoQZA","uris":["http://zotero.org/users/5885257/items/7XIWJEL6"],"uri":["http://zotero.org/users/5885257/items/7XIWJEL6"],"itemData":{"id":1341,"type":"article-journal","container-title":"Neuron","DOI":"10.1016/S0896-6273(00)80987-3","ISSN":"08966273","issue":"3","journalAbbreviation":"Neuron","language":"en","page":"445-468","source":"DOI.org (Crossref)","title":"Cognitive Neuroscience and the Study of Memory","volume":"20","author":[{"family":"Milner","given":"Brenda"},{"family":"Squire","given":"Larry R"},{"family":"Kandel","given":"Eric R"}],"issued":{"date-parts":[["1998",3]]}}},{"id":"AqMOTauj/PLF9do68","uris":["http://zotero.org/users/5885257/items/YLH5KM9J"],"uri":["http://zotero.org/users/5885257/items/YLH5KM9J"],"itemData":{"id":118,"type":"article-journal","abstract":"The hippocampus serves a critical role in declarative memory—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container-title":"Neuron","DOI":"10.1016/j.neuron.2004.08.028","ISSN":"0896-6273","issue":"1","journalAbbreviation":"Neuron","language":"en","page":"109-120","source":"ScienceDirect","title":"Hippocampus: Cognitive Processes and Neural Representations that Underlie Declarative Memory","title-short":"Hippocampus","volume":"44","author":[{"family":"Eichenbaum","given":"Howard"}],"issued":{"date-parts":[["2004",9,30]]}}},{"id":"AqMOTauj/IP324bbH","uris":["http://zotero.org/users/5885257/items/TIEFYK96"],"uri":["http://zotero.org/users/5885257/items/TIEFYK96"],"itemData":{"id":1342,"type":"article-journal","abstract":"The medial temporal lobe is crucial for the ability to learn and retain new declarative memories. This form of memory includes the ability to quickly establish novel associations between unrelated items. To better understand the patterns of neural activity during associative memory formation, we recorded the activity of hippocampal neurons of macaque monkeys as they learned new associations. Hippocampal neurons signaled learning by changing their stimulus-selective response properties. This change in the pattern of selective neural activity occurred before, at the same time as, or after learning, which suggests that these neurons are involved in the initial formation of new associative memories.","container-title":"Science","DOI":"10.1126/science.1084324","ISSN":"0036-8075, 1095-9203","issue":"5625","language":"en","note":"publisher: American Association for the Advancement of Science\nsection: Report\nPMID: 12791995","page":"1578-1581","source":"science.sciencemag.org","title":"Single Neurons in the Monkey Hippocampus and Learning of New Associations","volume":"300","author":[{"family":"Wirth","given":"Sylvia"},{"family":"Yanike","given":"Marianna"},{"family":"Frank","given":"Loren M."},{"family":"Smith","given":"Anne C."},{"family":"Brown","given":"Emery N."},{"family":"Suzuki","given":"Wendy A."}],"issued":{"date-parts":[["2003",6,6]]}}}],"schema":"https://github.com/citation-style-language/schema/raw/master/csl-citation.json"} </w:instrText>
      </w:r>
      <w:r>
        <w:rPr>
          <w:rFonts w:ascii="Arial" w:hAnsi="Arial" w:cs="Arial"/>
          <w:sz w:val="22"/>
          <w:szCs w:val="22"/>
        </w:rPr>
        <w:fldChar w:fldCharType="separate"/>
      </w:r>
      <w:r w:rsidR="001B1BB5" w:rsidRPr="001B1BB5">
        <w:rPr>
          <w:rFonts w:ascii="Arial" w:hAnsi="Arial" w:cs="Arial"/>
          <w:sz w:val="22"/>
        </w:rPr>
        <w:t>[40–42]</w:t>
      </w:r>
      <w:r>
        <w:rPr>
          <w:rFonts w:ascii="Arial" w:hAnsi="Arial" w:cs="Arial"/>
          <w:sz w:val="22"/>
          <w:szCs w:val="22"/>
        </w:rPr>
        <w:fldChar w:fldCharType="end"/>
      </w:r>
      <w:r>
        <w:rPr>
          <w:rFonts w:ascii="Arial" w:hAnsi="Arial" w:cs="Arial"/>
          <w:sz w:val="22"/>
          <w:szCs w:val="22"/>
        </w:rPr>
        <w:t xml:space="preserve">, which due to their relational nature, might be involved in the creation and maintenance of representations supporting generalization. Human studies suggest that the HPC is involved in conceptual knowledge and learning of statistical regularities across events </w:t>
      </w:r>
      <w:r>
        <w:rPr>
          <w:rFonts w:ascii="Arial" w:hAnsi="Arial" w:cs="Arial"/>
          <w:sz w:val="22"/>
          <w:szCs w:val="22"/>
        </w:rPr>
        <w:fldChar w:fldCharType="begin"/>
      </w:r>
      <w:r w:rsidR="001B1BB5">
        <w:rPr>
          <w:rFonts w:ascii="Arial" w:hAnsi="Arial" w:cs="Arial"/>
          <w:sz w:val="22"/>
          <w:szCs w:val="22"/>
        </w:rPr>
        <w:instrText xml:space="preserve"> ADDIN ZOTERO_ITEM CSL_CITATION {"citationID":"mHQqYmtm","properties":{"formattedCitation":"[43, 44]","plainCitation":"[43, 44]","noteIndex":0},"citationItems":[{"id":"AqMOTauj/V1fQINKy","uris":["http://zotero.org/users/5885257/items/YMF7XMZB"],"uri":["http://zotero.org/users/5885257/items/YMF7XMZB"],"itemData":{"id":162,"type":"article-journal","abstract":"The hippocampus is involved in the learning and representation of temporal statistics, but little is understood about the kinds of statistics it can uncover. Prior studies have tested various forms of structure that can be learned by tracking the strength of transition probabilities between adjacent items in a sequence. We test whether the hippocampus can learn higher-order structure using sequences that have no variance in transition probability and instead exhibit temporal community structure. We find that the hippocampus is indeed sensitive to this form of structure, as revealed by its representations, activity dynamics, and connectivity with other regions. These findings suggest that the hippocampus is a sophisticated learner of environmental regularities, able to uncover higher-order structure that requires sensitivity to overlapping associations. © 2015 Wiley Periodicals, Inc.","container-title":"Hippocampus","DOI":"10.1002/hipo.22523","ISSN":"1098-1063","issue":"1","language":"en","page":"3-8","source":"Wiley Online Library","title":"Statistical learning of temporal community structure in the hippocampus","volume":"26","author":[{"family":"Schap</w:instrText>
      </w:r>
      <w:r w:rsidR="001B1BB5">
        <w:rPr>
          <w:rFonts w:ascii="Arial" w:hAnsi="Arial" w:cs="Arial" w:hint="eastAsia"/>
          <w:sz w:val="22"/>
          <w:szCs w:val="22"/>
        </w:rPr>
        <w:instrText>iro","given":"Anna C."},{"family":"Turk</w:instrText>
      </w:r>
      <w:r w:rsidR="001B1BB5">
        <w:rPr>
          <w:rFonts w:ascii="Arial" w:hAnsi="Arial" w:cs="Arial" w:hint="eastAsia"/>
          <w:sz w:val="22"/>
          <w:szCs w:val="22"/>
        </w:rPr>
        <w:instrText>‐</w:instrText>
      </w:r>
      <w:r w:rsidR="001B1BB5">
        <w:rPr>
          <w:rFonts w:ascii="Arial" w:hAnsi="Arial" w:cs="Arial" w:hint="eastAsia"/>
          <w:sz w:val="22"/>
          <w:szCs w:val="22"/>
        </w:rPr>
        <w:instrText>Browne","given":"Nicholas B."},{"family":"Norman","given":"Kenneth A."},{"family":"Botvinick","given":"Matthew M."}],"issued":{"date-parts":[["2016"]]}}},{"id":"AqMOTauj/Ki8jVdOl","uris":["http://zotero.org/users/58</w:instrText>
      </w:r>
      <w:r w:rsidR="001B1BB5">
        <w:rPr>
          <w:rFonts w:ascii="Arial" w:hAnsi="Arial" w:cs="Arial"/>
          <w:sz w:val="22"/>
          <w:szCs w:val="22"/>
        </w:rPr>
        <w:instrText xml:space="preserve">85257/items/LUNX7PAZ"],"uri":["http://zotero.org/users/5885257/items/LUNX7PAZ"],"itemData":{"id":1348,"type":"article-journal","abstract":"Concepts lie at the very heart of intelligence, providing organizing principles with which to comprehend the world. Surprisingly little, however, is understood about how we acquire and deploy concepts. Here, we show that a functionally coupled circuit involving the hippocampus and ventromedial prefrontal cortex (vMPFC) underpins the emergence of conceptual knowledge and its effect on choice behavior. Critically, the hippocampus alone supported the efficient transfer of knowledge to a perceptually novel setting. These findings provide compelling evidence that the hippocampus supports conceptual learning through the networking of discrete memories and reveal the nature of its interaction with downstream valuation modules such as the vMPFC. Our study offers neurobiological insights into the remarkable capacity of humans to discover the conceptual structure of related experiences and use this knowledge to solve exacting decision problems.","container-title":"Neuron","DOI":"10.1016/j.neuron.2009.07.030","ISSN":"0896-6273","issue":"6","journalAbbreviation":"Neuron","language":"en","page":"889-901","source":"ScienceDirect","title":"Tracking the Emergence of Conceptual Knowledge during Human Decision Making","volume":"63","author":[{"family":"Kumaran","given":"Dharshan"},{"family":"Summerfield","given":"Jennifer J."},{"family":"Hassabis","given":"Demis"},{"family":"Maguire","given":"Eleanor A."}],"issued":{"date-parts":[["2009",9,24]]}}}],"schema":"https://github.com/citation-style-language/schema/raw/master/csl-citation.json"} </w:instrText>
      </w:r>
      <w:r>
        <w:rPr>
          <w:rFonts w:ascii="Arial" w:hAnsi="Arial" w:cs="Arial"/>
          <w:sz w:val="22"/>
          <w:szCs w:val="22"/>
        </w:rPr>
        <w:fldChar w:fldCharType="separate"/>
      </w:r>
      <w:r w:rsidR="001B1BB5">
        <w:rPr>
          <w:rFonts w:ascii="Arial" w:hAnsi="Arial" w:cs="Arial"/>
          <w:noProof/>
          <w:sz w:val="22"/>
          <w:szCs w:val="22"/>
        </w:rPr>
        <w:t>[43, 44]</w:t>
      </w:r>
      <w:r>
        <w:rPr>
          <w:rFonts w:ascii="Arial" w:hAnsi="Arial" w:cs="Arial"/>
          <w:sz w:val="22"/>
          <w:szCs w:val="22"/>
        </w:rPr>
        <w:fldChar w:fldCharType="end"/>
      </w:r>
      <w:r>
        <w:rPr>
          <w:rFonts w:ascii="Arial" w:hAnsi="Arial" w:cs="Arial"/>
          <w:sz w:val="22"/>
          <w:szCs w:val="22"/>
        </w:rPr>
        <w:t xml:space="preserve">. In single-neuron experiments, DLPFC has also been shown to encode rule and category-based information in working memory </w:t>
      </w:r>
      <w:r>
        <w:rPr>
          <w:rFonts w:ascii="Arial" w:hAnsi="Arial" w:cs="Arial"/>
          <w:sz w:val="22"/>
          <w:szCs w:val="22"/>
        </w:rPr>
        <w:fldChar w:fldCharType="begin"/>
      </w:r>
      <w:r w:rsidR="001B1BB5">
        <w:rPr>
          <w:rFonts w:ascii="Arial" w:hAnsi="Arial" w:cs="Arial"/>
          <w:sz w:val="22"/>
          <w:szCs w:val="22"/>
        </w:rPr>
        <w:instrText xml:space="preserve"> ADDIN ZOTERO_ITEM CSL_CITATION {"citationID":"U6xYB7zY","properties":{"formattedCitation":"[45\\uc0\\u8211{}49]","plainCitation":"[45–49]","noteIndex":0},"citationItems":[{"id":"AqMOTauj/dcEi4pVj","uris":["http://zotero.org/users/5885257/items/IRPJJ9WH"],"uri":["http://zotero.org/users/5885257/items/IRPJJ9WH"],"itemData":{"id":254,"type":"article-journal","abstract":"The ability to abstract principles or rules from direct experience allows behaviour to extend beyond specific circumstances to general situations. For example, we learn the ‘rules’ for restaurant dining from specific experiences and can then apply them in new restaurants. The use of such rules is thought to depend on the prefrontal cortex (PFC) because its damage often results in difficulty in following rules1. Here we explore its neural basis by recording from single neurons in the PFC of monkeys trained to use two abstract rules. They were required to indicate whether two successively presented pictures were the same or different depending on which rule was currently in effect. The monkeys performed this task with new pictures, thus showing that they had learned two general principles that could be applied to stimuli that they had not yet experienced. The most prevalent neuronal activity observed in the PFC reflected the coding of these abstract rules.","container-title":"Nature","DOI":"10.1038/35082081","ISSN":"1476-4687","issue":"6840","journalAbbreviation":"Nature","language":"en","page":"953-956","source":"www.nature.com","title":"Single neurons in prefrontal cortex encode abstract rules","volume":"411","author":[{"family":"Wallis","given":"Jonathan D."},{"family":"Anderson","given":"Kathleen C."},{"family":"Miller","given":"Earl K."}],"issued":{"date-parts":[["2001",6]]}}},{"id":"AqMOTauj/8zSrNIDW","uris":["http://zotero.org/users/5885257/items/9SBT43K2"],"uri":["http://zotero.org/users/5885257/items/9SBT43K2"],"itemData":{"id":1314,"type":"article-journal","container-title":"Current Opinion in Neurobiology","DOI":"10.1016/S0959-4388(03)00037-0","ISSN":"09594388","issue":"2","journalAbbreviation":"Current Opinion in Neurobiology","language":"en","page":"198-203","source":"DOI.org (Crossref)","title":"Neural correlates of categories and concepts","volume":"13","author":[{"family":"Miller","given":"Earl K"},{"family":"Nieder","given":"Andreas"},{"family":"Freedman","given":"David J"},{"family":"Wallis","given":"Jonathan D"}],"issued":{"date-parts":[["2003",4]]}}},{"id":"AqMOTauj/aOK7Jl0J","uris":["http://zotero.org/users/5885257/items/SY35S36I"],"uri":["http://zotero.org/users/5885257/items/SY35S36I"],"itemData":{"id":206,"type":"article-journal","abstract":"Much of our behavior is guided by rules. Although human prefrontal cortex (PFC) and anterior cingulate cortex (ACC) are implicated in implementing rule-guided behavior, the crucial contributions made by different regions within these areas are not yet specified. In an attempt to bridge human neuropsychology and nonhuman primate neurophysiology, we report the effects of circumscribed lesions to macaque orbitofrontal cortex (OFC), principal sulcus (PS), superior dorsolateral PFC, ventrolateral PFC, or ACC sulcus, on separable cognitive components of a Wisconsin Card Sorting Test (WCST) analog. Only the PS lesions impaired maintenance of abstract rules in working memory; only the OFC lesions impaired rapid reward-based updating of representations of rule value; the ACC sulcus lesions impaired active reference to the value of recent choice-outcomes during rule-based decision-making.\nA card-sorting task shows that three distinct regions of the monkey prefrontal cortex perform distinct cognitive functions.\nA card-sorting task shows that three distinct regions of the monkey prefrontal cortex perform distinct cognitive functions.","container-title":"Science","DOI":"10.1126/science.1172377","ISSN":"0036-8075, 1095-9203","issue":"5936","language":"en","note":"PMID: 19574382","page":"52-58","source":"science-sciencemag-org.ezproxy.cul.columbia.edu","title":"Dissociable Components of Rule-Guided Behavior Depend on Distinct Medial and Prefrontal Regions","volume":"325","author":[{"family":"Buckley","given":"Mark J."},{"family":"Mansouri","given":"Farshad A."},{"family":"Hoda","given":"Hassan"},{"family":"Mahboubi","given":"Majid"},{"family":"Browning","given":"Philip G. F."},{"family":"Kwok","given":"Sze C."},{"family":"Phillips","given":"Adam"},{"family":"Tanaka","given":"Keiji"}],"issued":{"date-parts":[["2009",7,3]]}}},{"id":"AqMOTauj/9Q82UBo1","uris":["http://zotero.org/users/5885257/items/W6Y57JGJ"],"uri":["http://zotero.org/users/5885257/items/W6Y57JGJ"],"itemData":{"id":1351,"type":"article-journal","abstract":"Learning to classify diverse experiences into meaningful groups, like categories, is fundamental to normal cognition. To understand its neural basis, we simultaneously recorded from multiple electrodes in lateral prefrontal cortex and dorsal striatum, two interconnected brain structures critical for learning. Each day, monkeys learned to associate novel abstract, dot-based categories with a right versus left saccade. Early on, when they could acquire specific stimulus-response associations, striatum activity was an earlier predictor of the corresponding saccade. However, as the number of exemplars increased and monkeys had to learn to classify them, PFC activity began to predict the saccade associated with each category before the striatum. While monkeys were categorizing novel exemplars at a high rate, PFC activity was a strong predictor of their corresponding saccade early in the trial before the striatal neurons. These results suggest that striatum plays a greater role in stimulus-response association and PFC in abstraction of categories.\nVideo Abstract","container-title":"Neuron","DOI":"10.1016/j.neuron.2011.05.040","ISSN":"0896-6273","issue":"2","journalAbbreviation":"Neuron","language":"en","page":"243-249","source":"ScienceDirect","title":"Differences between Neural Activity in Prefrontal Cortex and Striatum during Learning of Novel Abstract Categories","volume":"71","author":[{"family":"Antzoulatos","given":"Evan G."},{"family":"Miller","given":"Earl K."}],"issued":{"date-parts":[["2011",7,28]]}}},{"id":"AqMOTauj/tD9I0UVA","uris":["http://zotero.org/users/5885257/items/847YAGWC"],"uri":["http://zotero.org/users/5885257/items/847YAGWC"],"itemData":{"id":198,"type":"article-journal","abstract":"Summary\nCategories can be grouped by shared sensory attributes (i.e., cats) or a more abstract rule (i.e., animals). We explored the neural basis of abstraction by recording from multi-electrode arrays in prefrontal cortex (PFC) while monkeys performed a dot-pattern categorization task. Category abstraction was varied by the degree of exemplar distortion from the prototype pattern. Different dynamics in different PFC regions processed different levels of category abstraction. Bottom-up dynamics (stimulus-locked gamma power and spiking) in the ventral PFC processed more low-level abstractions, whereas top-down dynamics (beta power and beta spike-LFP coherence) in the dorsal PFC processed more high-level abstractions. Our results suggest a two-stage, rhythm-based model for abstracting categories.","container-title":"Neuron","DOI":"10.1016/j.neuron.2018.01.009","ISSN":"0896-6273","issue":"3","journalAbbreviation":"Neuron","page":"716-726.e8","source":"ScienceDirect","title":"Different Levels of Category Abstraction by Different Dynamics in Different Prefrontal Areas","volume":"97","author":[{"family":"Wutz","given":"Andreas"},{"family":"Loonis","given":"Roman"},{"family":"Roy","given":"Jefferson E."},{"family":"Donoghue","given":"Jacob A."},{"family":"Miller","given":"Earl K."}],"issued":{"date-parts":[["2018",2,7]]}}}],"schema":"https://github.com/citation-style-language/schema/raw/master/csl-citation.json"} </w:instrText>
      </w:r>
      <w:r>
        <w:rPr>
          <w:rFonts w:ascii="Arial" w:hAnsi="Arial" w:cs="Arial"/>
          <w:sz w:val="22"/>
          <w:szCs w:val="22"/>
        </w:rPr>
        <w:fldChar w:fldCharType="separate"/>
      </w:r>
      <w:r w:rsidR="001B1BB5" w:rsidRPr="001B1BB5">
        <w:rPr>
          <w:rFonts w:ascii="Arial" w:hAnsi="Arial" w:cs="Arial"/>
          <w:sz w:val="22"/>
        </w:rPr>
        <w:t>[45–49]</w:t>
      </w:r>
      <w:r>
        <w:rPr>
          <w:rFonts w:ascii="Arial" w:hAnsi="Arial" w:cs="Arial"/>
          <w:sz w:val="22"/>
          <w:szCs w:val="22"/>
        </w:rPr>
        <w:fldChar w:fldCharType="end"/>
      </w:r>
      <w:r>
        <w:rPr>
          <w:rFonts w:ascii="Arial" w:hAnsi="Arial" w:cs="Arial"/>
          <w:sz w:val="22"/>
          <w:szCs w:val="22"/>
        </w:rPr>
        <w:t xml:space="preserve">. Furthermore, both of these areas have been implicated in representing variables related to both novelty and task structure </w:t>
      </w:r>
      <w:r>
        <w:rPr>
          <w:rFonts w:ascii="Arial" w:hAnsi="Arial" w:cs="Arial"/>
          <w:sz w:val="22"/>
          <w:szCs w:val="22"/>
        </w:rPr>
        <w:fldChar w:fldCharType="begin"/>
      </w:r>
      <w:r w:rsidR="001B1BB5">
        <w:rPr>
          <w:rFonts w:ascii="Arial" w:hAnsi="Arial" w:cs="Arial"/>
          <w:sz w:val="22"/>
          <w:szCs w:val="22"/>
        </w:rPr>
        <w:instrText xml:space="preserve"> ADDIN ZOTERO_ITEM CSL_CITATION {"citationID":"RAIcu0dp","properties":{"formattedCitation":"[50\\uc0\\u8211{}53]","plainCitation":"[50–53]","noteIndex":0},"citationItems":[{"id":"AqMOTauj/I3DQdRhb","uris":["http://zotero.org/users/5885257/items/WDJWXVKC"],"uri":["http://zotero.org/users/5885257/items/WDJWXVKC"],"itemData":{"id":213,"type":"article-journal","abstract":"Neurons in prefrontal cortex (PFC) encode rules, goals, and other abstract information thought to underlie cognitive, emotional, and behavioral flexibility. Here we show that the amygdala, a brain area traditionally thought to mediate emotions, also encodes abstract information that could underlie this flexibility. Monkeys performed a task in which stimulus-reinforcement contingencies varied between two sets of associations, each defining a context. Reinforcement prediction required identifying a stimulus and knowing the current context. Behavioral evidence indicated that monkeys utilized this information to perform inference and adjust their behavior. Neural representations in both amygdala and PFC reflected the linked sets of associations implicitly defining each context, a process requiring a level of abstraction characteristic of cognitive operations. Surprisingly, when errors were made, the context signal weakened substantially in the amygdala. These data emphasize the importance of maintaining abstract cognitive information in the amygdala to support flexible behavior. Saez et al. study mechanisms in the amygdala and pre-frontal cortex relevant to the cognitive regulation of emotion. Surprisingly, they report that the encoding of abstract cognitive information by the amygdala, more than pre-frontal cortex, correlates with accurate reinforcement prediction.","container-title":"Neuron","DOI":"10.1016/j.neuron.2015.07.024","ISSN":"10974199","issue":"4","page":"869–881","title":"Abstract Context Representations in Primate Amygdala and Prefrontal Cortex","volume":"87","author":[{"family":"Saez","given":"A."},{"family":"Rigotti","given":"M."},{"family":"Ostojic","given":"S."},{"family":"Fusi","given":"S."},{"family":"Salzman","given":"C. D."}],"issued":{"date-parts":[["2015"]]}}},{"id":"AqMOTauj/JKlSuznm","uris":["http://zotero.org/users/5885257/items/ZFLHFC3X"],"uri":["http://zotero.org/users/5885257/items/ZFLHFC3X"],"itemData":{"id":106,"type":"article-journal","abstract":"The hallmark of medial temporal lobe amnesia is a loss of episodic memory such that patients fail to remember new events that are set in an autobiographical context (an episode). A further symptom is a loss of recognition memory. The relationship between these two features has recently become contentious. Here, we focus on the central issue in this dispute — the relative contributions of the hippocampus and the perirhinal cortex to recognition memory. A resolution is vital not only for uncovering the neural substrates of these key aspects of memory, but also for understanding the processes disrupted in medial temporal lobe amnesia and the validity of animal models of this syndrome.","container-title":"Nature Reviews Neuroscience","DOI":"10.1038/35049064","ISSN":"1471-0048","issue":"1","language":"en","page":"51-61","source":"www.nature.com","title":"Recognition memory: What are the roles of the perirhinal cortex and hippocampus?","title-short":"Recognition memory","volume":"2","author":[{"family":"Brown","given":"Malcolm W."},{"family":"Aggleton","given":"John P."}],"issued":{"date-parts":[["2001",1]]}}},{"id":"AqMOTauj/LzHhvbSu","uris":["http://zotero.org/users/5885257/items/HLL44FE2"],"uri":["http://zotero.org/users/5885257/items/HLL44FE2"],"itemData":{"id":114,"type":"article-journal","abstract":"The hippocampus plays a critical role in recognition memory in both monkeys and humans. However, neurophysiological studies have rarely reported recognition memory signals among hippocampal neurons. The majority of these previous studies used variants of the delayed match-to-sample task; however, studies of the effects of hippocampal damage in monkey and humans have shown that another task of recognition memory, the visual paired-comparison, or visual preferential looking task (VPLT), is more sensitive to hippocampal damage than the delayed matching tasks. Accordingly, to examine possible recognition memory signals in the hippocampus, we recorded the activity of 131 hippocampal neurons in two monkeys performing the VPLT. Eighty-eight neurons (67%) responded significantly to stimulus presentation relative to the baseline prestimulus period. A substantial proportion of these visually responsive neurons (36%) showed significant firing-rate modulations that reflected whether stimuli were novel or familiar. Additionally, these firing-rate modulations were correlated with recognition memory performance on the VPLT such that larger modulations by stimulus novelty were associated with better performance. Together, these results provide evidence for a neural signal in the hippocampus that may support recognition memory performance.","container-title":"Proceedings of the National Academy of Sciences","DOI":"10.1073/pnas.0908378107","ISSN":"0027-8424, 1091-6490","issue":"1","journalAbbreviation":"PNAS","language":"en","note":"PMID: 20018683","page":"401-406","source":"www.pnas.org","title":"Recognition memory signals in the macaque hippocampus","volume":"107","author":[{"family":"Jutras","given":"Michael J."},{"family":"Buffalo","given":"Elizabeth A."}],"issued":{"date-parts":[["2010",1,5]]}}},{"id":"AqMOTauj/tEiapVI5","uris":["http://zotero.org/users/5885257/items/PN4XR9KI"],"uri":["http://zotero.org/users/5885257/items/PN4XR9KI"],"itemData":{"id":14,"type":"article-journal","abstract":"Generation of information about the temporal order of events is essential for the control of memory-based behavioral tasks. We studied cellular activity in the lateral prefrontal cortex (LPFC) in two monkeys that were required to remember the temporal order in which visual objects were presented. In this report, we focus on cellular activity in response to the sequential appearance of three different objects. We identified cells that responded selectively to physical properties (color and shape) of objects (23%) in the ventral part of the LPFC and cells for which activity was selective for the numerical position (rank order) of objects (44%) in the dorsal part of the LPFC. We also identified cells for which activity was selective for both the physical properties and rank order of objects (30%). The third type of cells, distributed in the ventral LPFC, seems of importance in integrating the two categories of information, i.e., physical and temporal information about the occurrences of objects to construct sequential order information. Furthermore, we identified a distinct group of cells that exhibited selectivity for the sequence of presentation of the three objects. Our findings suggest that LPFC cells are involved in encoding temporal sequences of events when such information is required for planning forthcoming motor behavior.","container-title":"Journal of Neurophysiology","DOI":"10.1152/jn.00694.2003","ISSN":"0022-3077","issue":"1","journalAbbreviation":"Journal of Neurophysiology","page":"555-560","source":"physiology.org (Atypon)","title":"Integration of Temporal Order and Object Information in the Monkey Lateral Prefrontal Cortex","volume":"91","author":[{"family":"Ninokura","given":"Yoshihisa"},{"family":"Mushiake","given":"Hajime"},{"family":"Tanji","given":"Jun"}],"issued":{"date-parts":[["2004",1,1]]}}}],"schema":"https://github.com/citation-style-language/schema/raw/master/csl-citation.json"} </w:instrText>
      </w:r>
      <w:r>
        <w:rPr>
          <w:rFonts w:ascii="Arial" w:hAnsi="Arial" w:cs="Arial"/>
          <w:sz w:val="22"/>
          <w:szCs w:val="22"/>
        </w:rPr>
        <w:fldChar w:fldCharType="separate"/>
      </w:r>
      <w:r w:rsidR="001B1BB5" w:rsidRPr="001B1BB5">
        <w:rPr>
          <w:rFonts w:ascii="Arial" w:hAnsi="Arial" w:cs="Arial"/>
          <w:sz w:val="22"/>
        </w:rPr>
        <w:t>[50–53]</w:t>
      </w:r>
      <w:r>
        <w:rPr>
          <w:rFonts w:ascii="Arial" w:hAnsi="Arial" w:cs="Arial"/>
          <w:sz w:val="22"/>
          <w:szCs w:val="22"/>
        </w:rPr>
        <w:fldChar w:fldCharType="end"/>
      </w:r>
      <w:r>
        <w:rPr>
          <w:rFonts w:ascii="Arial" w:hAnsi="Arial" w:cs="Arial"/>
          <w:sz w:val="22"/>
          <w:szCs w:val="22"/>
        </w:rPr>
        <w:t xml:space="preserve">. </w:t>
      </w:r>
      <w:r>
        <w:rPr>
          <w:rFonts w:ascii="Arial" w:hAnsi="Arial" w:cs="Arial"/>
          <w:color w:val="1A1A1A"/>
          <w:sz w:val="22"/>
          <w:szCs w:val="22"/>
        </w:rPr>
        <w:t xml:space="preserve">Against this background, </w:t>
      </w:r>
      <w:r w:rsidRPr="00877CFB">
        <w:rPr>
          <w:rFonts w:ascii="Arial" w:hAnsi="Arial" w:cs="Arial"/>
          <w:color w:val="1A1A1A"/>
          <w:sz w:val="22"/>
          <w:szCs w:val="22"/>
          <w:u w:val="single"/>
        </w:rPr>
        <w:t>I hypothesize that</w:t>
      </w:r>
      <w:r>
        <w:rPr>
          <w:rFonts w:ascii="Arial" w:hAnsi="Arial" w:cs="Arial"/>
          <w:color w:val="1A1A1A"/>
          <w:sz w:val="22"/>
          <w:szCs w:val="22"/>
          <w:u w:val="single"/>
        </w:rPr>
        <w:t xml:space="preserve"> though performance on these trials may correlate with</w:t>
      </w:r>
      <w:r w:rsidRPr="00877CFB">
        <w:rPr>
          <w:rFonts w:ascii="Arial" w:hAnsi="Arial" w:cs="Arial"/>
          <w:color w:val="1A1A1A"/>
          <w:sz w:val="22"/>
          <w:szCs w:val="22"/>
          <w:u w:val="single"/>
        </w:rPr>
        <w:t xml:space="preserve"> CCGP </w:t>
      </w:r>
      <w:r>
        <w:rPr>
          <w:rFonts w:ascii="Arial" w:hAnsi="Arial" w:cs="Arial"/>
          <w:color w:val="1A1A1A"/>
          <w:sz w:val="22"/>
          <w:szCs w:val="22"/>
          <w:u w:val="single"/>
        </w:rPr>
        <w:t xml:space="preserve">in both HPC and DLPFC, a closer analysis in time will reveal a stronger and faster correlation between CCGP for context and performance in DLPFC than HPC, reflecting a hypothesized primary role in DLPFC in decision-making underlying Type 2 flexible behavior. In this interpretation, the correlation in HPC with behavior might reflect both its role in initially learning the contexts, and feedback it receives from PFC circuits. </w:t>
      </w:r>
      <w:r w:rsidRPr="00AF4118">
        <w:rPr>
          <w:rFonts w:ascii="Arial" w:eastAsia="Times New Roman" w:hAnsi="Arial" w:cs="Arial"/>
          <w:color w:val="000000"/>
          <w:sz w:val="22"/>
          <w:szCs w:val="22"/>
        </w:rPr>
        <w:t xml:space="preserve">Note that this version of the task, as in Aim 1, employs a switch cue </w:t>
      </w:r>
      <w:r>
        <w:rPr>
          <w:rFonts w:ascii="Arial" w:eastAsia="Times New Roman" w:hAnsi="Arial" w:cs="Arial"/>
          <w:color w:val="000000"/>
          <w:sz w:val="22"/>
          <w:szCs w:val="22"/>
        </w:rPr>
        <w:t>signaling a</w:t>
      </w:r>
      <w:r w:rsidRPr="00AF4118">
        <w:rPr>
          <w:rFonts w:ascii="Arial" w:eastAsia="Times New Roman" w:hAnsi="Arial" w:cs="Arial"/>
          <w:color w:val="000000"/>
          <w:sz w:val="22"/>
          <w:szCs w:val="22"/>
        </w:rPr>
        <w:t xml:space="preserve"> 50% </w:t>
      </w:r>
      <w:r>
        <w:rPr>
          <w:rFonts w:ascii="Arial" w:eastAsia="Times New Roman" w:hAnsi="Arial" w:cs="Arial"/>
          <w:color w:val="000000"/>
          <w:sz w:val="22"/>
          <w:szCs w:val="22"/>
        </w:rPr>
        <w:t>chance</w:t>
      </w:r>
      <w:r w:rsidRPr="00AF4118">
        <w:rPr>
          <w:rFonts w:ascii="Arial" w:eastAsia="Times New Roman" w:hAnsi="Arial" w:cs="Arial"/>
          <w:color w:val="000000"/>
          <w:sz w:val="22"/>
          <w:szCs w:val="22"/>
        </w:rPr>
        <w:t xml:space="preserve"> of </w:t>
      </w:r>
      <w:r>
        <w:rPr>
          <w:rFonts w:ascii="Arial" w:eastAsia="Times New Roman" w:hAnsi="Arial" w:cs="Arial"/>
          <w:color w:val="000000"/>
          <w:sz w:val="22"/>
          <w:szCs w:val="22"/>
        </w:rPr>
        <w:t>changing context</w:t>
      </w:r>
      <w:r w:rsidRPr="00AF4118">
        <w:rPr>
          <w:rFonts w:ascii="Arial" w:eastAsia="Times New Roman" w:hAnsi="Arial" w:cs="Arial"/>
          <w:color w:val="000000"/>
          <w:sz w:val="22"/>
          <w:szCs w:val="22"/>
        </w:rPr>
        <w:t xml:space="preserve"> on the next trial. Consequently, since </w:t>
      </w:r>
      <w:r>
        <w:rPr>
          <w:rFonts w:ascii="Arial" w:eastAsia="Times New Roman" w:hAnsi="Arial" w:cs="Arial"/>
          <w:color w:val="000000"/>
          <w:sz w:val="22"/>
          <w:szCs w:val="22"/>
        </w:rPr>
        <w:t>the</w:t>
      </w:r>
      <w:r w:rsidRPr="00AF4118">
        <w:rPr>
          <w:rFonts w:ascii="Arial" w:eastAsia="Times New Roman" w:hAnsi="Arial" w:cs="Arial"/>
          <w:color w:val="000000"/>
          <w:sz w:val="22"/>
          <w:szCs w:val="22"/>
        </w:rPr>
        <w:t xml:space="preserve"> context in effect is not indicated until the end of the delay period</w:t>
      </w:r>
      <w:r w:rsidRPr="00164972">
        <w:rPr>
          <w:rFonts w:ascii="Arial" w:eastAsia="Times New Roman" w:hAnsi="Arial" w:cs="Arial"/>
          <w:color w:val="000000"/>
          <w:sz w:val="22"/>
          <w:szCs w:val="22"/>
        </w:rPr>
        <w:t xml:space="preserve"> </w:t>
      </w:r>
      <w:r w:rsidRPr="008313CD">
        <w:rPr>
          <w:rFonts w:ascii="Arial" w:eastAsia="Times New Roman" w:hAnsi="Arial" w:cs="Arial"/>
          <w:color w:val="000000"/>
          <w:sz w:val="22"/>
          <w:szCs w:val="22"/>
        </w:rPr>
        <w:t xml:space="preserve">on the </w:t>
      </w:r>
      <w:r>
        <w:rPr>
          <w:rFonts w:ascii="Arial" w:eastAsia="Times New Roman" w:hAnsi="Arial" w:cs="Arial"/>
          <w:color w:val="000000"/>
          <w:sz w:val="22"/>
          <w:szCs w:val="22"/>
        </w:rPr>
        <w:t>following</w:t>
      </w:r>
      <w:r w:rsidRPr="008313CD">
        <w:rPr>
          <w:rFonts w:ascii="Arial" w:eastAsia="Times New Roman" w:hAnsi="Arial" w:cs="Arial"/>
          <w:color w:val="000000"/>
          <w:sz w:val="22"/>
          <w:szCs w:val="22"/>
        </w:rPr>
        <w:t xml:space="preserve"> trial</w:t>
      </w:r>
      <w:r w:rsidRPr="00AF4118">
        <w:rPr>
          <w:rFonts w:ascii="Arial" w:eastAsia="Times New Roman" w:hAnsi="Arial" w:cs="Arial"/>
          <w:color w:val="000000"/>
          <w:sz w:val="22"/>
          <w:szCs w:val="22"/>
        </w:rPr>
        <w:t xml:space="preserve">, there is maximal uncertainty as to which SRO mapping might </w:t>
      </w:r>
      <w:r>
        <w:rPr>
          <w:rFonts w:ascii="Arial" w:eastAsia="Times New Roman" w:hAnsi="Arial" w:cs="Arial"/>
          <w:color w:val="000000"/>
          <w:sz w:val="22"/>
          <w:szCs w:val="22"/>
        </w:rPr>
        <w:t>be needed</w:t>
      </w:r>
      <w:r w:rsidRPr="00AF4118">
        <w:rPr>
          <w:rFonts w:ascii="Arial" w:eastAsia="Times New Roman" w:hAnsi="Arial" w:cs="Arial"/>
          <w:color w:val="000000"/>
          <w:sz w:val="22"/>
          <w:szCs w:val="22"/>
        </w:rPr>
        <w:t>. SD should therefore remain high to support task performance</w:t>
      </w:r>
      <w:r>
        <w:rPr>
          <w:rFonts w:ascii="Arial" w:eastAsia="Times New Roman" w:hAnsi="Arial" w:cs="Arial"/>
          <w:color w:val="000000"/>
          <w:sz w:val="22"/>
          <w:szCs w:val="22"/>
        </w:rPr>
        <w:t xml:space="preserve"> here as well</w:t>
      </w:r>
      <w:r w:rsidRPr="00AF4118">
        <w:rPr>
          <w:rFonts w:ascii="Arial" w:eastAsia="Times New Roman" w:hAnsi="Arial" w:cs="Arial"/>
          <w:color w:val="000000"/>
          <w:sz w:val="22"/>
          <w:szCs w:val="22"/>
        </w:rPr>
        <w:t xml:space="preserve">. This implies that neural ensembles may realize a geometry </w:t>
      </w:r>
      <w:r>
        <w:rPr>
          <w:rFonts w:ascii="Arial" w:eastAsia="Times New Roman" w:hAnsi="Arial" w:cs="Arial"/>
          <w:color w:val="000000"/>
          <w:sz w:val="22"/>
          <w:szCs w:val="22"/>
        </w:rPr>
        <w:t>with</w:t>
      </w:r>
      <w:r w:rsidRPr="00AF4118">
        <w:rPr>
          <w:rFonts w:ascii="Arial" w:eastAsia="Times New Roman" w:hAnsi="Arial" w:cs="Arial"/>
          <w:color w:val="000000"/>
          <w:sz w:val="22"/>
          <w:szCs w:val="22"/>
        </w:rPr>
        <w:t xml:space="preserve"> </w:t>
      </w:r>
      <w:r w:rsidRPr="00AF4118">
        <w:rPr>
          <w:rFonts w:ascii="Arial" w:eastAsia="Times New Roman" w:hAnsi="Arial" w:cs="Arial"/>
          <w:i/>
          <w:iCs/>
          <w:color w:val="000000"/>
          <w:sz w:val="22"/>
          <w:szCs w:val="22"/>
        </w:rPr>
        <w:t>both</w:t>
      </w:r>
      <w:r w:rsidRPr="00AF4118">
        <w:rPr>
          <w:rFonts w:ascii="Arial" w:eastAsia="Times New Roman" w:hAnsi="Arial" w:cs="Arial"/>
          <w:color w:val="000000"/>
          <w:sz w:val="22"/>
          <w:szCs w:val="22"/>
        </w:rPr>
        <w:t xml:space="preserve"> high CCGP for context and high SD, as was observed in</w:t>
      </w:r>
      <w:r>
        <w:rPr>
          <w:rFonts w:ascii="Arial" w:eastAsia="Times New Roman" w:hAnsi="Arial" w:cs="Arial"/>
          <w:color w:val="000000"/>
          <w:sz w:val="22"/>
          <w:szCs w:val="22"/>
        </w:rPr>
        <w:t xml:space="preserve"> </w:t>
      </w: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dZDTC6BG","properties":{"formattedCitation":"[2]","plainCitation":"[2]","noteIndex":0},"citationItems":[{"id":"AqMOTauj/hUTCmMyW","uris":["http://zotero.org/users/5885257/items/3HFW55VS"],"uri":["http://zotero.org/users/5885257/items/3HFW55VS"],"itemData":{"id":"ZKnrGNpJ/h9UYjN4U","type":"article-journal","abstract":"The curse of dimensionality plagues models of reinforcement learning and decision making. The process of abstraction solves this by constructing variables describing features shared by different instances, reducing dimensionality and enabling generalization in novel situations. Here, we characterized neural representations in monkeys performing a task described by different hidden and explicit variables. Abstraction was defined operationally using the generalization performance of neural decoders across task conditions not used for training, which requires a particular geometry of neural representations. Neural ensembles in prefrontal cortex, hippocampus, and simulated neural networks simultaneously represented multiple variables in a geometry reflecting abstraction but that still allowed a linear classifier to decode a large number of other variables (high shattering dimensionality). Furthermore, this geometry changed in relation to task events and performance. These findings elucidate how the brain and artificial systems represent variables in an abstract format while preserving the advantages conferred by high shattering dimensionality.","container-title":"Cell","DOI":"10.1016/j.cell.2020.09.031","ISSN":"0092-8674","issue":"4","journalAbbreviation":"Cell","language":"en","page":"954-967.e21","source":"ScienceDirect","title":"The Geometry of Abstraction in the Hippocampus and Prefrontal Cortex","volume":"183","author":[{"family":"Bernardi","given":"Silvia"},{"family":"Benna","given":"Marcus K."},{"family":"Rigotti","given":"Mattia"},{"family":"Munuera","given":"Jérôme"},{"family":"Fusi","given":"Stefano"},{"family":"Salzman","given":"C. Daniel"}],"issued":{"date-parts":[["2020",11,12]]}}}],"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2]</w:t>
      </w:r>
      <w:r>
        <w:rPr>
          <w:rFonts w:ascii="Arial" w:eastAsia="Times New Roman" w:hAnsi="Arial" w:cs="Arial"/>
          <w:color w:val="000000"/>
          <w:sz w:val="22"/>
          <w:szCs w:val="22"/>
        </w:rPr>
        <w:fldChar w:fldCharType="end"/>
      </w:r>
      <w:r w:rsidRPr="00AF4118">
        <w:rPr>
          <w:rFonts w:ascii="Arial" w:eastAsia="Times New Roman" w:hAnsi="Arial" w:cs="Arial"/>
          <w:color w:val="000000"/>
          <w:sz w:val="22"/>
          <w:szCs w:val="22"/>
        </w:rPr>
        <w:t xml:space="preserve">. </w:t>
      </w:r>
      <w:r w:rsidRPr="00AF4118">
        <w:rPr>
          <w:rFonts w:ascii="Arial" w:eastAsia="Times New Roman" w:hAnsi="Arial" w:cs="Arial"/>
          <w:color w:val="000000"/>
          <w:sz w:val="22"/>
          <w:szCs w:val="22"/>
          <w:u w:val="single"/>
        </w:rPr>
        <w:t>I therefore predict that performance on trials following a switch cue should also be correlated with SD</w:t>
      </w:r>
      <w:r w:rsidRPr="00AF4118">
        <w:rPr>
          <w:rFonts w:ascii="Arial" w:eastAsia="Times New Roman" w:hAnsi="Arial" w:cs="Arial"/>
          <w:color w:val="000000"/>
          <w:sz w:val="22"/>
          <w:szCs w:val="22"/>
        </w:rPr>
        <w:t>.</w:t>
      </w:r>
      <w:r>
        <w:rPr>
          <w:rFonts w:ascii="Arial" w:hAnsi="Arial" w:cs="Arial"/>
          <w:color w:val="1A1A1A"/>
          <w:sz w:val="22"/>
          <w:szCs w:val="22"/>
        </w:rPr>
        <w:t xml:space="preserve"> </w:t>
      </w:r>
      <w:r w:rsidRPr="0052401F">
        <w:rPr>
          <w:rFonts w:ascii="Arial" w:hAnsi="Arial" w:cs="Arial"/>
          <w:i/>
          <w:iCs/>
          <w:sz w:val="22"/>
          <w:szCs w:val="22"/>
          <w:u w:val="single"/>
        </w:rPr>
        <w:t>Potential Pitfalls:</w:t>
      </w:r>
      <w:r w:rsidRPr="00DF6FDA">
        <w:rPr>
          <w:rFonts w:ascii="Arial" w:hAnsi="Arial" w:cs="Arial"/>
          <w:sz w:val="22"/>
          <w:szCs w:val="22"/>
        </w:rPr>
        <w:t xml:space="preserve"> </w:t>
      </w:r>
      <w:r>
        <w:rPr>
          <w:rFonts w:ascii="Arial" w:hAnsi="Arial" w:cs="Arial"/>
          <w:sz w:val="22"/>
          <w:szCs w:val="22"/>
        </w:rPr>
        <w:t xml:space="preserve">One potential pitfall is that I will fail to see the predicted trends in failure trials due to changes in geometry across the learning process (i.e., as animals </w:t>
      </w:r>
      <w:r w:rsidRPr="000E7A1E">
        <w:rPr>
          <w:rFonts w:ascii="Arial" w:hAnsi="Arial" w:cs="Arial"/>
          <w:i/>
          <w:iCs/>
          <w:sz w:val="22"/>
          <w:szCs w:val="22"/>
        </w:rPr>
        <w:t>learn to generalize</w:t>
      </w:r>
      <w:r>
        <w:rPr>
          <w:rFonts w:ascii="Arial" w:hAnsi="Arial" w:cs="Arial"/>
          <w:sz w:val="22"/>
          <w:szCs w:val="22"/>
        </w:rPr>
        <w:t>). It is conceivable that earlier trials are marked by lower CCGP scores in both correct and error trials, which might diminish any comparisons made between the two outcomes. Two approaches are possible in mitigating this confound. First, I will conduct separate analyses by learning epoch, to show that CCGP score increases with overall performance on correct trials but fails to do so with error trials. Also, I will restrict my analysis to trials made only after a criterion level of performance is reached, thereby controlling for the learning process.</w:t>
      </w:r>
      <w:r w:rsidR="006C0C3B" w:rsidRPr="006C0C3B">
        <w:rPr>
          <w:rFonts w:ascii="Arial" w:hAnsi="Arial" w:cs="Arial"/>
          <w:color w:val="1A1A1A"/>
          <w:sz w:val="22"/>
          <w:szCs w:val="22"/>
        </w:rPr>
        <w:br w:type="page"/>
      </w:r>
    </w:p>
    <w:p w14:paraId="687E4CE8" w14:textId="14B1F252" w:rsidR="006C0C3B" w:rsidRDefault="006C0C3B" w:rsidP="006C0C3B">
      <w:pPr>
        <w:jc w:val="both"/>
        <w:rPr>
          <w:rFonts w:ascii="Arial" w:hAnsi="Arial" w:cs="Arial"/>
          <w:b/>
          <w:bCs/>
          <w:color w:val="1A1A1A"/>
          <w:sz w:val="22"/>
          <w:szCs w:val="22"/>
        </w:rPr>
      </w:pPr>
      <w:r>
        <w:rPr>
          <w:rFonts w:ascii="Arial" w:hAnsi="Arial" w:cs="Arial"/>
          <w:b/>
          <w:bCs/>
          <w:color w:val="1A1A1A"/>
          <w:sz w:val="22"/>
          <w:szCs w:val="22"/>
        </w:rPr>
        <w:lastRenderedPageBreak/>
        <w:t>BIBLIOGRAPHY</w:t>
      </w:r>
    </w:p>
    <w:p w14:paraId="0F1655E9" w14:textId="77777777" w:rsidR="001B1BB5" w:rsidRPr="001B1BB5" w:rsidRDefault="006C0C3B" w:rsidP="001B1BB5">
      <w:pPr>
        <w:pStyle w:val="Bibliography"/>
      </w:pPr>
      <w:r>
        <w:rPr>
          <w:rFonts w:ascii="Arial" w:hAnsi="Arial" w:cs="Arial"/>
          <w:b/>
          <w:bCs/>
          <w:color w:val="1A1A1A"/>
          <w:sz w:val="22"/>
          <w:szCs w:val="22"/>
        </w:rPr>
        <w:fldChar w:fldCharType="begin"/>
      </w:r>
      <w:r>
        <w:rPr>
          <w:rFonts w:ascii="Arial" w:hAnsi="Arial" w:cs="Arial"/>
          <w:b/>
          <w:bCs/>
          <w:color w:val="1A1A1A"/>
          <w:sz w:val="22"/>
          <w:szCs w:val="22"/>
        </w:rPr>
        <w:instrText xml:space="preserve"> ADDIN ZOTERO_BIBL {"uncited":[],"omitted":[],"custom":[]} CSL_BIBLIOGRAPHY </w:instrText>
      </w:r>
      <w:r>
        <w:rPr>
          <w:rFonts w:ascii="Arial" w:hAnsi="Arial" w:cs="Arial"/>
          <w:b/>
          <w:bCs/>
          <w:color w:val="1A1A1A"/>
          <w:sz w:val="22"/>
          <w:szCs w:val="22"/>
        </w:rPr>
        <w:fldChar w:fldCharType="separate"/>
      </w:r>
      <w:r w:rsidR="001B1BB5" w:rsidRPr="001B1BB5">
        <w:t xml:space="preserve">[1] </w:t>
      </w:r>
      <w:r w:rsidR="001B1BB5" w:rsidRPr="001B1BB5">
        <w:tab/>
        <w:t xml:space="preserve">Saez A, Rigotti M, Ostojic S, et al. Abstract context representations in primate amygdala and prefrontal cortex. </w:t>
      </w:r>
      <w:r w:rsidR="001B1BB5" w:rsidRPr="001B1BB5">
        <w:rPr>
          <w:i/>
          <w:iCs/>
        </w:rPr>
        <w:t>Neuron</w:t>
      </w:r>
      <w:r w:rsidR="001B1BB5" w:rsidRPr="001B1BB5">
        <w:t xml:space="preserve"> 2015; 87: 869--881.</w:t>
      </w:r>
    </w:p>
    <w:p w14:paraId="66EA7C92" w14:textId="77777777" w:rsidR="001B1BB5" w:rsidRPr="001B1BB5" w:rsidRDefault="001B1BB5" w:rsidP="001B1BB5">
      <w:pPr>
        <w:pStyle w:val="Bibliography"/>
      </w:pPr>
      <w:r w:rsidRPr="001B1BB5">
        <w:t xml:space="preserve">[2] </w:t>
      </w:r>
      <w:r w:rsidRPr="001B1BB5">
        <w:tab/>
        <w:t xml:space="preserve">Bernardi S, Benna MK, Rigotti M, et al. The Geometry of Abstraction in the Hippocampus and Prefrontal Cortex. </w:t>
      </w:r>
      <w:r w:rsidRPr="001B1BB5">
        <w:rPr>
          <w:i/>
          <w:iCs/>
        </w:rPr>
        <w:t>Cell</w:t>
      </w:r>
      <w:r w:rsidRPr="001B1BB5">
        <w:t xml:space="preserve"> 2020; 183: 954-967.e21.</w:t>
      </w:r>
    </w:p>
    <w:p w14:paraId="4CB9DE55" w14:textId="77777777" w:rsidR="001B1BB5" w:rsidRPr="001B1BB5" w:rsidRDefault="001B1BB5" w:rsidP="001B1BB5">
      <w:pPr>
        <w:pStyle w:val="Bibliography"/>
      </w:pPr>
      <w:r w:rsidRPr="001B1BB5">
        <w:t xml:space="preserve">[3] </w:t>
      </w:r>
      <w:r w:rsidRPr="001B1BB5">
        <w:tab/>
        <w:t xml:space="preserve">Wallis JD, Anderson KC, Miller EK. Single neurons in prefrontal cortex encode abstract rules. </w:t>
      </w:r>
      <w:r w:rsidRPr="001B1BB5">
        <w:rPr>
          <w:i/>
          <w:iCs/>
        </w:rPr>
        <w:t>Nature</w:t>
      </w:r>
      <w:r w:rsidRPr="001B1BB5">
        <w:t xml:space="preserve"> 2001; 411: 953--956.</w:t>
      </w:r>
    </w:p>
    <w:p w14:paraId="11932EEF" w14:textId="77777777" w:rsidR="001B1BB5" w:rsidRPr="001B1BB5" w:rsidRDefault="001B1BB5" w:rsidP="001B1BB5">
      <w:pPr>
        <w:pStyle w:val="Bibliography"/>
      </w:pPr>
      <w:r w:rsidRPr="001B1BB5">
        <w:t xml:space="preserve">[4] </w:t>
      </w:r>
      <w:r w:rsidRPr="001B1BB5">
        <w:tab/>
        <w:t xml:space="preserve">DiCarlo JJ, Zoccolan D, Rust NC. How Does the Brain Solve Visual Object Recognition? </w:t>
      </w:r>
      <w:r w:rsidRPr="001B1BB5">
        <w:rPr>
          <w:i/>
          <w:iCs/>
        </w:rPr>
        <w:t>Neuron</w:t>
      </w:r>
      <w:r w:rsidRPr="001B1BB5">
        <w:t xml:space="preserve"> 2012; 73: 415–434.</w:t>
      </w:r>
    </w:p>
    <w:p w14:paraId="567C484F" w14:textId="77777777" w:rsidR="001B1BB5" w:rsidRPr="001B1BB5" w:rsidRDefault="001B1BB5" w:rsidP="001B1BB5">
      <w:pPr>
        <w:pStyle w:val="Bibliography"/>
      </w:pPr>
      <w:r w:rsidRPr="001B1BB5">
        <w:t xml:space="preserve">[5] </w:t>
      </w:r>
      <w:r w:rsidRPr="001B1BB5">
        <w:tab/>
        <w:t xml:space="preserve">Tenenbaum JB, Kemp C, Griffiths TL, et al. How to Grow a Mind: Statistics, Structure, and Abstraction. </w:t>
      </w:r>
      <w:r w:rsidRPr="001B1BB5">
        <w:rPr>
          <w:i/>
          <w:iCs/>
        </w:rPr>
        <w:t>Science</w:t>
      </w:r>
      <w:r w:rsidRPr="001B1BB5">
        <w:t xml:space="preserve"> 2011; 331: 1279–1285.</w:t>
      </w:r>
    </w:p>
    <w:p w14:paraId="78EEF575" w14:textId="77777777" w:rsidR="001B1BB5" w:rsidRPr="001B1BB5" w:rsidRDefault="001B1BB5" w:rsidP="001B1BB5">
      <w:pPr>
        <w:pStyle w:val="Bibliography"/>
      </w:pPr>
      <w:r w:rsidRPr="001B1BB5">
        <w:t xml:space="preserve">[6] </w:t>
      </w:r>
      <w:r w:rsidRPr="001B1BB5">
        <w:tab/>
        <w:t xml:space="preserve">Aslin RN, Newport EL. Statistical learning: From acquiring specific items to forming general rules. </w:t>
      </w:r>
      <w:r w:rsidRPr="001B1BB5">
        <w:rPr>
          <w:i/>
          <w:iCs/>
        </w:rPr>
        <w:t>Curr Dir Psychol Sci</w:t>
      </w:r>
      <w:r w:rsidRPr="001B1BB5">
        <w:t xml:space="preserve"> 2012; 21: 170–176.</w:t>
      </w:r>
    </w:p>
    <w:p w14:paraId="024B85E4" w14:textId="77777777" w:rsidR="001B1BB5" w:rsidRPr="001B1BB5" w:rsidRDefault="001B1BB5" w:rsidP="001B1BB5">
      <w:pPr>
        <w:pStyle w:val="Bibliography"/>
      </w:pPr>
      <w:r w:rsidRPr="001B1BB5">
        <w:t xml:space="preserve">[7] </w:t>
      </w:r>
      <w:r w:rsidRPr="001B1BB5">
        <w:tab/>
        <w:t xml:space="preserve">Munuera J, Rigotti M, Salzman CD. Shared neural coding for social hierarchy and reward value in primate amygdala. </w:t>
      </w:r>
      <w:r w:rsidRPr="001B1BB5">
        <w:rPr>
          <w:i/>
          <w:iCs/>
        </w:rPr>
        <w:t>Nat Neurosci</w:t>
      </w:r>
      <w:r w:rsidRPr="001B1BB5">
        <w:t xml:space="preserve"> 2018; 21: 415–423.</w:t>
      </w:r>
    </w:p>
    <w:p w14:paraId="265C1D06" w14:textId="77777777" w:rsidR="001B1BB5" w:rsidRPr="001B1BB5" w:rsidRDefault="001B1BB5" w:rsidP="001B1BB5">
      <w:pPr>
        <w:pStyle w:val="Bibliography"/>
      </w:pPr>
      <w:r w:rsidRPr="001B1BB5">
        <w:t xml:space="preserve">[8] </w:t>
      </w:r>
      <w:r w:rsidRPr="001B1BB5">
        <w:tab/>
        <w:t xml:space="preserve">Harlow HF. The formation of learning sets. </w:t>
      </w:r>
      <w:r w:rsidRPr="001B1BB5">
        <w:rPr>
          <w:i/>
          <w:iCs/>
        </w:rPr>
        <w:t>Psychol Rev</w:t>
      </w:r>
      <w:r w:rsidRPr="001B1BB5">
        <w:t xml:space="preserve"> 1949; 56: 51.</w:t>
      </w:r>
    </w:p>
    <w:p w14:paraId="36D23491" w14:textId="77777777" w:rsidR="001B1BB5" w:rsidRPr="001B1BB5" w:rsidRDefault="001B1BB5" w:rsidP="001B1BB5">
      <w:pPr>
        <w:pStyle w:val="Bibliography"/>
      </w:pPr>
      <w:r w:rsidRPr="001B1BB5">
        <w:t xml:space="preserve">[9] </w:t>
      </w:r>
      <w:r w:rsidRPr="001B1BB5">
        <w:tab/>
        <w:t xml:space="preserve">Monsell S. Task switching. </w:t>
      </w:r>
      <w:r w:rsidRPr="001B1BB5">
        <w:rPr>
          <w:i/>
          <w:iCs/>
        </w:rPr>
        <w:t>Trends Cogn Sci</w:t>
      </w:r>
      <w:r w:rsidRPr="001B1BB5">
        <w:t xml:space="preserve"> 2003; 7: 134–140.</w:t>
      </w:r>
    </w:p>
    <w:p w14:paraId="393770CC" w14:textId="77777777" w:rsidR="001B1BB5" w:rsidRPr="001B1BB5" w:rsidRDefault="001B1BB5" w:rsidP="001B1BB5">
      <w:pPr>
        <w:pStyle w:val="Bibliography"/>
      </w:pPr>
      <w:r w:rsidRPr="001B1BB5">
        <w:t xml:space="preserve">[10] </w:t>
      </w:r>
      <w:r w:rsidRPr="001B1BB5">
        <w:tab/>
        <w:t xml:space="preserve">Fusi S, Asaad WF, Miller EK, et al. A Neural Circuit Model of Flexible Sensorimotor Mapping: Learning and Forgetting on Multiple Timescales. </w:t>
      </w:r>
      <w:r w:rsidRPr="001B1BB5">
        <w:rPr>
          <w:i/>
          <w:iCs/>
        </w:rPr>
        <w:t>Neuron</w:t>
      </w:r>
      <w:r w:rsidRPr="001B1BB5">
        <w:t xml:space="preserve"> 2007; 54: 319–333.</w:t>
      </w:r>
    </w:p>
    <w:p w14:paraId="1EEF1EF3" w14:textId="77777777" w:rsidR="001B1BB5" w:rsidRPr="001B1BB5" w:rsidRDefault="001B1BB5" w:rsidP="001B1BB5">
      <w:pPr>
        <w:pStyle w:val="Bibliography"/>
      </w:pPr>
      <w:r w:rsidRPr="001B1BB5">
        <w:t xml:space="preserve">[11] </w:t>
      </w:r>
      <w:r w:rsidRPr="001B1BB5">
        <w:tab/>
        <w:t xml:space="preserve">Rigotti M, Ben Dayan Rubin D, Morrison SE, et al. Attractor concretion as a mechanism for the formation of context representations. </w:t>
      </w:r>
      <w:r w:rsidRPr="001B1BB5">
        <w:rPr>
          <w:i/>
          <w:iCs/>
        </w:rPr>
        <w:t>NeuroImage</w:t>
      </w:r>
      <w:r w:rsidRPr="001B1BB5">
        <w:t xml:space="preserve"> 2010; 52: 833–847.</w:t>
      </w:r>
    </w:p>
    <w:p w14:paraId="568305C6" w14:textId="77777777" w:rsidR="001B1BB5" w:rsidRPr="001B1BB5" w:rsidRDefault="001B1BB5" w:rsidP="001B1BB5">
      <w:pPr>
        <w:pStyle w:val="Bibliography"/>
      </w:pPr>
      <w:r w:rsidRPr="001B1BB5">
        <w:t xml:space="preserve">[12] </w:t>
      </w:r>
      <w:r w:rsidRPr="001B1BB5">
        <w:tab/>
        <w:t xml:space="preserve">Izquierdo A, Brigman JL, Radke AK, et al. The neural basis of reversal learning: An updated perspective. </w:t>
      </w:r>
      <w:r w:rsidRPr="001B1BB5">
        <w:rPr>
          <w:i/>
          <w:iCs/>
        </w:rPr>
        <w:t>Neuroscience</w:t>
      </w:r>
      <w:r w:rsidRPr="001B1BB5">
        <w:t xml:space="preserve"> 2017; 345: 12–26.</w:t>
      </w:r>
    </w:p>
    <w:p w14:paraId="7B81714A" w14:textId="77777777" w:rsidR="001B1BB5" w:rsidRPr="001B1BB5" w:rsidRDefault="001B1BB5" w:rsidP="001B1BB5">
      <w:pPr>
        <w:pStyle w:val="Bibliography"/>
      </w:pPr>
      <w:r w:rsidRPr="001B1BB5">
        <w:t xml:space="preserve">[13] </w:t>
      </w:r>
      <w:r w:rsidRPr="001B1BB5">
        <w:tab/>
        <w:t xml:space="preserve">Rudy JW, O’Reilly RC. Contextual fear conditioning, conjunctive representations, pattern completion, and the hippocampus. </w:t>
      </w:r>
      <w:r w:rsidRPr="001B1BB5">
        <w:rPr>
          <w:i/>
          <w:iCs/>
        </w:rPr>
        <w:t>Behav Neurosci</w:t>
      </w:r>
      <w:r w:rsidRPr="001B1BB5">
        <w:t xml:space="preserve"> 19991201; 113: 867.</w:t>
      </w:r>
    </w:p>
    <w:p w14:paraId="2FE42775" w14:textId="77777777" w:rsidR="001B1BB5" w:rsidRPr="001B1BB5" w:rsidRDefault="001B1BB5" w:rsidP="001B1BB5">
      <w:pPr>
        <w:pStyle w:val="Bibliography"/>
      </w:pPr>
      <w:r w:rsidRPr="001B1BB5">
        <w:t xml:space="preserve">[14] </w:t>
      </w:r>
      <w:r w:rsidRPr="001B1BB5">
        <w:tab/>
        <w:t xml:space="preserve">Rigotti M, Barak O, Warden MR, et al. The importance of mixed selectivity in complex cognitive tasks. </w:t>
      </w:r>
      <w:r w:rsidRPr="001B1BB5">
        <w:rPr>
          <w:i/>
          <w:iCs/>
        </w:rPr>
        <w:t>Nature</w:t>
      </w:r>
      <w:r w:rsidRPr="001B1BB5">
        <w:t xml:space="preserve"> 2013; 497: 585--590.</w:t>
      </w:r>
    </w:p>
    <w:p w14:paraId="5ECA8BD8" w14:textId="77777777" w:rsidR="001B1BB5" w:rsidRPr="001B1BB5" w:rsidRDefault="001B1BB5" w:rsidP="001B1BB5">
      <w:pPr>
        <w:pStyle w:val="Bibliography"/>
      </w:pPr>
      <w:r w:rsidRPr="001B1BB5">
        <w:t xml:space="preserve">[15] </w:t>
      </w:r>
      <w:r w:rsidRPr="001B1BB5">
        <w:tab/>
        <w:t xml:space="preserve">Barak O, Rigotti M, Fusi S. The Sparseness of Mixed Selectivity Neurons Controls the Generalization–Discrimination Trade-Off. </w:t>
      </w:r>
      <w:r w:rsidRPr="001B1BB5">
        <w:rPr>
          <w:i/>
          <w:iCs/>
        </w:rPr>
        <w:t>J Neurosci</w:t>
      </w:r>
      <w:r w:rsidRPr="001B1BB5">
        <w:t xml:space="preserve"> 2013; 33: 3844–3856.</w:t>
      </w:r>
    </w:p>
    <w:p w14:paraId="1B63BD3B" w14:textId="77777777" w:rsidR="001B1BB5" w:rsidRPr="001B1BB5" w:rsidRDefault="001B1BB5" w:rsidP="001B1BB5">
      <w:pPr>
        <w:pStyle w:val="Bibliography"/>
      </w:pPr>
      <w:r w:rsidRPr="001B1BB5">
        <w:t xml:space="preserve">[16] </w:t>
      </w:r>
      <w:r w:rsidRPr="001B1BB5">
        <w:tab/>
        <w:t xml:space="preserve">Fusi S, Miller EK, Rigotti M. Why neurons mix: high dimensionality for higher cognition. </w:t>
      </w:r>
      <w:r w:rsidRPr="001B1BB5">
        <w:rPr>
          <w:i/>
          <w:iCs/>
        </w:rPr>
        <w:t>Curr Opin Neurobiol</w:t>
      </w:r>
      <w:r w:rsidRPr="001B1BB5">
        <w:t xml:space="preserve"> 2016; 37: 66–74.</w:t>
      </w:r>
    </w:p>
    <w:p w14:paraId="5C5F3927" w14:textId="77777777" w:rsidR="001B1BB5" w:rsidRPr="001B1BB5" w:rsidRDefault="001B1BB5" w:rsidP="001B1BB5">
      <w:pPr>
        <w:pStyle w:val="Bibliography"/>
      </w:pPr>
      <w:r w:rsidRPr="001B1BB5">
        <w:t xml:space="preserve">[17] </w:t>
      </w:r>
      <w:r w:rsidRPr="001B1BB5">
        <w:tab/>
        <w:t xml:space="preserve">Badre D, Bhandari A, Keglovits H, et al. The dimensionality of neural representations for control. </w:t>
      </w:r>
      <w:r w:rsidRPr="001B1BB5">
        <w:rPr>
          <w:i/>
          <w:iCs/>
        </w:rPr>
        <w:t>Curr Opin Behav Sci</w:t>
      </w:r>
      <w:r w:rsidRPr="001B1BB5">
        <w:t xml:space="preserve"> 2021; 38: 20–28.</w:t>
      </w:r>
    </w:p>
    <w:p w14:paraId="4C207A43" w14:textId="77777777" w:rsidR="001B1BB5" w:rsidRPr="001B1BB5" w:rsidRDefault="001B1BB5" w:rsidP="001B1BB5">
      <w:pPr>
        <w:pStyle w:val="Bibliography"/>
      </w:pPr>
      <w:r w:rsidRPr="001B1BB5">
        <w:t xml:space="preserve">[18] </w:t>
      </w:r>
      <w:r w:rsidRPr="001B1BB5">
        <w:tab/>
        <w:t xml:space="preserve">Constantinescu AO, O’Reilly JX, Behrens TE. Organizing conceptual knowledge in humans with a gridlike code. </w:t>
      </w:r>
      <w:r w:rsidRPr="001B1BB5">
        <w:rPr>
          <w:i/>
          <w:iCs/>
        </w:rPr>
        <w:t>Science</w:t>
      </w:r>
      <w:r w:rsidRPr="001B1BB5">
        <w:t xml:space="preserve"> 2016; 352: 1464--1468.</w:t>
      </w:r>
    </w:p>
    <w:p w14:paraId="14FF482A" w14:textId="77777777" w:rsidR="001B1BB5" w:rsidRPr="001B1BB5" w:rsidRDefault="001B1BB5" w:rsidP="001B1BB5">
      <w:pPr>
        <w:pStyle w:val="Bibliography"/>
      </w:pPr>
      <w:r w:rsidRPr="001B1BB5">
        <w:lastRenderedPageBreak/>
        <w:t xml:space="preserve">[19] </w:t>
      </w:r>
      <w:r w:rsidRPr="001B1BB5">
        <w:tab/>
        <w:t xml:space="preserve">Sakon JJ, Suzuki WA. A neural signature of pattern separation in the monkey hippocampus. </w:t>
      </w:r>
      <w:r w:rsidRPr="001B1BB5">
        <w:rPr>
          <w:i/>
          <w:iCs/>
        </w:rPr>
        <w:t>Proc Natl Acad Sci</w:t>
      </w:r>
      <w:r w:rsidRPr="001B1BB5">
        <w:t xml:space="preserve"> 2019; 116: 9634--9643.</w:t>
      </w:r>
    </w:p>
    <w:p w14:paraId="20803559" w14:textId="77777777" w:rsidR="001B1BB5" w:rsidRPr="001B1BB5" w:rsidRDefault="001B1BB5" w:rsidP="001B1BB5">
      <w:pPr>
        <w:pStyle w:val="Bibliography"/>
      </w:pPr>
      <w:r w:rsidRPr="001B1BB5">
        <w:t xml:space="preserve">[20] </w:t>
      </w:r>
      <w:r w:rsidRPr="001B1BB5">
        <w:tab/>
        <w:t xml:space="preserve">Whittington JCR, Muller TH, Mark S, et al. The Tolman-Eichenbaum Machine: Unifying Space and Relational Memory through Generalization in the Hippocampal Formation. </w:t>
      </w:r>
      <w:r w:rsidRPr="001B1BB5">
        <w:rPr>
          <w:i/>
          <w:iCs/>
        </w:rPr>
        <w:t>Cell</w:t>
      </w:r>
      <w:r w:rsidRPr="001B1BB5">
        <w:t xml:space="preserve"> 2020; 183: 1249-1263.e23.</w:t>
      </w:r>
    </w:p>
    <w:p w14:paraId="718B52BF" w14:textId="77777777" w:rsidR="001B1BB5" w:rsidRPr="001B1BB5" w:rsidRDefault="001B1BB5" w:rsidP="001B1BB5">
      <w:pPr>
        <w:pStyle w:val="Bibliography"/>
      </w:pPr>
      <w:r w:rsidRPr="001B1BB5">
        <w:t xml:space="preserve">[21] </w:t>
      </w:r>
      <w:r w:rsidRPr="001B1BB5">
        <w:tab/>
        <w:t xml:space="preserve">Gulli RA, Duong LR, Corrigan BW, et al. Context-dependent representations of objects and space in the primate hippocampus during virtual navigation. </w:t>
      </w:r>
      <w:r w:rsidRPr="001B1BB5">
        <w:rPr>
          <w:i/>
          <w:iCs/>
        </w:rPr>
        <w:t>Nat Neurosci</w:t>
      </w:r>
      <w:r w:rsidRPr="001B1BB5">
        <w:t xml:space="preserve"> 2020; 23: 103–112.</w:t>
      </w:r>
    </w:p>
    <w:p w14:paraId="08F26B2B" w14:textId="77777777" w:rsidR="001B1BB5" w:rsidRPr="001B1BB5" w:rsidRDefault="001B1BB5" w:rsidP="001B1BB5">
      <w:pPr>
        <w:pStyle w:val="Bibliography"/>
      </w:pPr>
      <w:r w:rsidRPr="001B1BB5">
        <w:t xml:space="preserve">[22] </w:t>
      </w:r>
      <w:r w:rsidRPr="001B1BB5">
        <w:tab/>
        <w:t xml:space="preserve">Rolls E. The mechanisms for pattern completion and pattern separation in the hippocampus. </w:t>
      </w:r>
      <w:r w:rsidRPr="001B1BB5">
        <w:rPr>
          <w:i/>
          <w:iCs/>
        </w:rPr>
        <w:t>Front Syst Neurosci</w:t>
      </w:r>
      <w:r w:rsidRPr="001B1BB5">
        <w:t>; 7. Epub ahead of print 2013. DOI: 10.3389/fnsys.2013.00074.</w:t>
      </w:r>
    </w:p>
    <w:p w14:paraId="5705F4CF" w14:textId="77777777" w:rsidR="001B1BB5" w:rsidRPr="001B1BB5" w:rsidRDefault="001B1BB5" w:rsidP="001B1BB5">
      <w:pPr>
        <w:pStyle w:val="Bibliography"/>
      </w:pPr>
      <w:r w:rsidRPr="001B1BB5">
        <w:t xml:space="preserve">[23] </w:t>
      </w:r>
      <w:r w:rsidRPr="001B1BB5">
        <w:tab/>
        <w:t xml:space="preserve">Antzoulatos EG, Miller EK. Differences between neural activity in prefrontal cortex and striatum during learning of novel abstract categories. </w:t>
      </w:r>
      <w:r w:rsidRPr="001B1BB5">
        <w:rPr>
          <w:i/>
          <w:iCs/>
        </w:rPr>
        <w:t>Neuron</w:t>
      </w:r>
      <w:r w:rsidRPr="001B1BB5">
        <w:t xml:space="preserve"> 2011; 71: 243--249.</w:t>
      </w:r>
    </w:p>
    <w:p w14:paraId="1A8D9F24" w14:textId="77777777" w:rsidR="001B1BB5" w:rsidRPr="001B1BB5" w:rsidRDefault="001B1BB5" w:rsidP="001B1BB5">
      <w:pPr>
        <w:pStyle w:val="Bibliography"/>
      </w:pPr>
      <w:r w:rsidRPr="001B1BB5">
        <w:t xml:space="preserve">[24] </w:t>
      </w:r>
      <w:r w:rsidRPr="001B1BB5">
        <w:tab/>
        <w:t xml:space="preserve">Miller EK, Cohen JD. An integrative theory of prefrontal cortex function. </w:t>
      </w:r>
      <w:r w:rsidRPr="001B1BB5">
        <w:rPr>
          <w:i/>
          <w:iCs/>
        </w:rPr>
        <w:t>Annu Rev Neurosci</w:t>
      </w:r>
      <w:r w:rsidRPr="001B1BB5">
        <w:t xml:space="preserve"> 2001; 24: 167–202.</w:t>
      </w:r>
    </w:p>
    <w:p w14:paraId="461ED7CF" w14:textId="77777777" w:rsidR="001B1BB5" w:rsidRPr="001B1BB5" w:rsidRDefault="001B1BB5" w:rsidP="001B1BB5">
      <w:pPr>
        <w:pStyle w:val="Bibliography"/>
      </w:pPr>
      <w:r w:rsidRPr="001B1BB5">
        <w:t xml:space="preserve">[25] </w:t>
      </w:r>
      <w:r w:rsidRPr="001B1BB5">
        <w:tab/>
        <w:t xml:space="preserve">Mante V, Sussillo D, Shenoy KV, et al. Context-dependent computation by recurrent dynamics in prefrontal cortex. </w:t>
      </w:r>
      <w:r w:rsidRPr="001B1BB5">
        <w:rPr>
          <w:i/>
          <w:iCs/>
        </w:rPr>
        <w:t>Nature</w:t>
      </w:r>
      <w:r w:rsidRPr="001B1BB5">
        <w:t xml:space="preserve"> 2013; 503: 78–84.</w:t>
      </w:r>
    </w:p>
    <w:p w14:paraId="2849EEBA" w14:textId="77777777" w:rsidR="001B1BB5" w:rsidRPr="001B1BB5" w:rsidRDefault="001B1BB5" w:rsidP="001B1BB5">
      <w:pPr>
        <w:pStyle w:val="Bibliography"/>
      </w:pPr>
      <w:r w:rsidRPr="001B1BB5">
        <w:t xml:space="preserve">[26] </w:t>
      </w:r>
      <w:r w:rsidRPr="001B1BB5">
        <w:tab/>
        <w:t xml:space="preserve">Bartolo R, Averbeck BB. Prefrontal Cortex Predicts State Switches during Reversal Learning. </w:t>
      </w:r>
      <w:r w:rsidRPr="001B1BB5">
        <w:rPr>
          <w:i/>
          <w:iCs/>
        </w:rPr>
        <w:t>Neuron</w:t>
      </w:r>
      <w:r w:rsidRPr="001B1BB5">
        <w:t xml:space="preserve"> 2020; 106: 1044-1054.e4.</w:t>
      </w:r>
    </w:p>
    <w:p w14:paraId="375816D5" w14:textId="77777777" w:rsidR="001B1BB5" w:rsidRPr="001B1BB5" w:rsidRDefault="001B1BB5" w:rsidP="001B1BB5">
      <w:pPr>
        <w:pStyle w:val="Bibliography"/>
      </w:pPr>
      <w:r w:rsidRPr="001B1BB5">
        <w:t xml:space="preserve">[27] </w:t>
      </w:r>
      <w:r w:rsidRPr="001B1BB5">
        <w:tab/>
        <w:t xml:space="preserve">Wise SP. Forward frontal fields: phylogeny and fundamental function. </w:t>
      </w:r>
      <w:r w:rsidRPr="001B1BB5">
        <w:rPr>
          <w:i/>
          <w:iCs/>
        </w:rPr>
        <w:t>Trends Neurosci</w:t>
      </w:r>
      <w:r w:rsidRPr="001B1BB5">
        <w:t xml:space="preserve"> 2008; 31: 599–608.</w:t>
      </w:r>
    </w:p>
    <w:p w14:paraId="4970CB3C" w14:textId="77777777" w:rsidR="001B1BB5" w:rsidRPr="001B1BB5" w:rsidRDefault="001B1BB5" w:rsidP="001B1BB5">
      <w:pPr>
        <w:pStyle w:val="Bibliography"/>
      </w:pPr>
      <w:r w:rsidRPr="001B1BB5">
        <w:t xml:space="preserve">[28] </w:t>
      </w:r>
      <w:r w:rsidRPr="001B1BB5">
        <w:tab/>
        <w:t xml:space="preserve">Kriegeskorte N, Kievit RA. Representational geometry: integrating cognition, computation, and the brain. </w:t>
      </w:r>
      <w:r w:rsidRPr="001B1BB5">
        <w:rPr>
          <w:i/>
          <w:iCs/>
        </w:rPr>
        <w:t>Trends Cogn Sci</w:t>
      </w:r>
      <w:r w:rsidRPr="001B1BB5">
        <w:t xml:space="preserve"> 2013; 17: 401–412.</w:t>
      </w:r>
    </w:p>
    <w:p w14:paraId="07319F2E" w14:textId="77777777" w:rsidR="001B1BB5" w:rsidRPr="001B1BB5" w:rsidRDefault="001B1BB5" w:rsidP="001B1BB5">
      <w:pPr>
        <w:pStyle w:val="Bibliography"/>
      </w:pPr>
      <w:r w:rsidRPr="001B1BB5">
        <w:t xml:space="preserve">[29] </w:t>
      </w:r>
      <w:r w:rsidRPr="001B1BB5">
        <w:tab/>
        <w:t xml:space="preserve">Arnsten AFT. Stress weakens prefrontal networks: molecular insults to higher cognition. </w:t>
      </w:r>
      <w:r w:rsidRPr="001B1BB5">
        <w:rPr>
          <w:i/>
          <w:iCs/>
        </w:rPr>
        <w:t>Nat Neurosci</w:t>
      </w:r>
      <w:r w:rsidRPr="001B1BB5">
        <w:t xml:space="preserve"> 2015; 18: 1376–1385.</w:t>
      </w:r>
    </w:p>
    <w:p w14:paraId="15B46E25" w14:textId="77777777" w:rsidR="001B1BB5" w:rsidRPr="001B1BB5" w:rsidRDefault="001B1BB5" w:rsidP="001B1BB5">
      <w:pPr>
        <w:pStyle w:val="Bibliography"/>
      </w:pPr>
      <w:r w:rsidRPr="001B1BB5">
        <w:t xml:space="preserve">[30] </w:t>
      </w:r>
      <w:r w:rsidRPr="001B1BB5">
        <w:tab/>
        <w:t xml:space="preserve">Benzina N, Mallet L, Burguière E, et al. Cognitive Dysfunction in Obsessive-Compulsive Disorder. </w:t>
      </w:r>
      <w:r w:rsidRPr="001B1BB5">
        <w:rPr>
          <w:i/>
          <w:iCs/>
        </w:rPr>
        <w:t>Curr Psychiatry Rep</w:t>
      </w:r>
      <w:r w:rsidRPr="001B1BB5">
        <w:t xml:space="preserve"> 2016; 18: 80.</w:t>
      </w:r>
    </w:p>
    <w:p w14:paraId="45F25164" w14:textId="77777777" w:rsidR="001B1BB5" w:rsidRPr="001B1BB5" w:rsidRDefault="001B1BB5" w:rsidP="001B1BB5">
      <w:pPr>
        <w:pStyle w:val="Bibliography"/>
      </w:pPr>
      <w:r w:rsidRPr="001B1BB5">
        <w:t xml:space="preserve">[31] </w:t>
      </w:r>
      <w:r w:rsidRPr="001B1BB5">
        <w:tab/>
        <w:t xml:space="preserve">Koob GF, Volkow ND. Neurocircuitry of Addiction. </w:t>
      </w:r>
      <w:r w:rsidRPr="001B1BB5">
        <w:rPr>
          <w:i/>
          <w:iCs/>
        </w:rPr>
        <w:t>Neuropsychopharmacology</w:t>
      </w:r>
      <w:r w:rsidRPr="001B1BB5">
        <w:t xml:space="preserve"> 2010; 35: 217–238.</w:t>
      </w:r>
    </w:p>
    <w:p w14:paraId="7C293BE5" w14:textId="77777777" w:rsidR="001B1BB5" w:rsidRPr="001B1BB5" w:rsidRDefault="001B1BB5" w:rsidP="001B1BB5">
      <w:pPr>
        <w:pStyle w:val="Bibliography"/>
      </w:pPr>
      <w:r w:rsidRPr="001B1BB5">
        <w:t xml:space="preserve">[32] </w:t>
      </w:r>
      <w:r w:rsidRPr="001B1BB5">
        <w:tab/>
        <w:t xml:space="preserve">Waltz JA. The neural underpinnings of cognitive flexibility and their disruption in psychotic illness. </w:t>
      </w:r>
      <w:r w:rsidRPr="001B1BB5">
        <w:rPr>
          <w:i/>
          <w:iCs/>
        </w:rPr>
        <w:t>Neuroscience</w:t>
      </w:r>
      <w:r w:rsidRPr="001B1BB5">
        <w:t xml:space="preserve"> 2017; 345: 203–217.</w:t>
      </w:r>
    </w:p>
    <w:p w14:paraId="54EBC6D6" w14:textId="77777777" w:rsidR="001B1BB5" w:rsidRPr="001B1BB5" w:rsidRDefault="001B1BB5" w:rsidP="001B1BB5">
      <w:pPr>
        <w:pStyle w:val="Bibliography"/>
      </w:pPr>
      <w:r w:rsidRPr="001B1BB5">
        <w:t xml:space="preserve">[33] </w:t>
      </w:r>
      <w:r w:rsidRPr="001B1BB5">
        <w:tab/>
        <w:t xml:space="preserve">Park J, Moghaddam B. Impact of anxiety on prefrontal cortex encoding of cognitive flexibility. </w:t>
      </w:r>
      <w:r w:rsidRPr="001B1BB5">
        <w:rPr>
          <w:i/>
          <w:iCs/>
        </w:rPr>
        <w:t>Neuroscience</w:t>
      </w:r>
      <w:r w:rsidRPr="001B1BB5">
        <w:t xml:space="preserve"> 2017; 345: 193–202.</w:t>
      </w:r>
    </w:p>
    <w:p w14:paraId="7437E950" w14:textId="77777777" w:rsidR="001B1BB5" w:rsidRPr="001B1BB5" w:rsidRDefault="001B1BB5" w:rsidP="001B1BB5">
      <w:pPr>
        <w:pStyle w:val="Bibliography"/>
      </w:pPr>
      <w:r w:rsidRPr="001B1BB5">
        <w:t xml:space="preserve">[34] </w:t>
      </w:r>
      <w:r w:rsidRPr="001B1BB5">
        <w:tab/>
        <w:t xml:space="preserve">Aloi M, Rania M, Caroleo M, et al. Decision making, central coherence and set-shifting: a comparison between Binge Eating Disorder, Anorexia Nervosa and Healthy Controls. </w:t>
      </w:r>
      <w:r w:rsidRPr="001B1BB5">
        <w:rPr>
          <w:i/>
          <w:iCs/>
        </w:rPr>
        <w:t>BMC Psychiatry</w:t>
      </w:r>
      <w:r w:rsidRPr="001B1BB5">
        <w:t xml:space="preserve"> 2015; 15: 6.</w:t>
      </w:r>
    </w:p>
    <w:p w14:paraId="1FFE9FA5" w14:textId="77777777" w:rsidR="001B1BB5" w:rsidRPr="001B1BB5" w:rsidRDefault="001B1BB5" w:rsidP="001B1BB5">
      <w:pPr>
        <w:pStyle w:val="Bibliography"/>
      </w:pPr>
      <w:r w:rsidRPr="001B1BB5">
        <w:t xml:space="preserve">[35] </w:t>
      </w:r>
      <w:r w:rsidRPr="001B1BB5">
        <w:tab/>
        <w:t xml:space="preserve">Behrens TEJ, Muller TH, Whittington JCR, et al. What Is a Cognitive Map? Organizing Knowledge for Flexible Behavior. </w:t>
      </w:r>
      <w:r w:rsidRPr="001B1BB5">
        <w:rPr>
          <w:i/>
          <w:iCs/>
        </w:rPr>
        <w:t>Neuron</w:t>
      </w:r>
      <w:r w:rsidRPr="001B1BB5">
        <w:t xml:space="preserve"> 2018; 100: 490–509.</w:t>
      </w:r>
    </w:p>
    <w:p w14:paraId="063F40E8" w14:textId="77777777" w:rsidR="001B1BB5" w:rsidRPr="001B1BB5" w:rsidRDefault="001B1BB5" w:rsidP="001B1BB5">
      <w:pPr>
        <w:pStyle w:val="Bibliography"/>
      </w:pPr>
      <w:r w:rsidRPr="001B1BB5">
        <w:lastRenderedPageBreak/>
        <w:t xml:space="preserve">[36] </w:t>
      </w:r>
      <w:r w:rsidRPr="001B1BB5">
        <w:tab/>
        <w:t xml:space="preserve">Alain G, Bengio Y. Understanding intermediate layers using linear classifier probes. </w:t>
      </w:r>
      <w:r w:rsidRPr="001B1BB5">
        <w:rPr>
          <w:i/>
          <w:iCs/>
        </w:rPr>
        <w:t>ArXiv161001644 Cs Stat</w:t>
      </w:r>
      <w:r w:rsidRPr="001B1BB5">
        <w:t>, http://arxiv.org/abs/1610.01644 (2018, accessed 15 November 2021).</w:t>
      </w:r>
    </w:p>
    <w:p w14:paraId="43A9AE17" w14:textId="77777777" w:rsidR="001B1BB5" w:rsidRPr="001B1BB5" w:rsidRDefault="001B1BB5" w:rsidP="001B1BB5">
      <w:pPr>
        <w:pStyle w:val="Bibliography"/>
      </w:pPr>
      <w:r w:rsidRPr="001B1BB5">
        <w:t xml:space="preserve">[37] </w:t>
      </w:r>
      <w:r w:rsidRPr="001B1BB5">
        <w:tab/>
        <w:t xml:space="preserve">Fusi S, Miller EK, Rigotti M. Why neurons mix: high dimensionality for higher cognition. </w:t>
      </w:r>
      <w:r w:rsidRPr="001B1BB5">
        <w:rPr>
          <w:i/>
          <w:iCs/>
        </w:rPr>
        <w:t>Curr Opin Neurobiol</w:t>
      </w:r>
      <w:r w:rsidRPr="001B1BB5">
        <w:t xml:space="preserve"> 2016; 37: 66–74.</w:t>
      </w:r>
    </w:p>
    <w:p w14:paraId="5F888FD4" w14:textId="77777777" w:rsidR="001B1BB5" w:rsidRPr="001B1BB5" w:rsidRDefault="001B1BB5" w:rsidP="001B1BB5">
      <w:pPr>
        <w:pStyle w:val="Bibliography"/>
      </w:pPr>
      <w:r w:rsidRPr="001B1BB5">
        <w:t xml:space="preserve">[38] </w:t>
      </w:r>
      <w:r w:rsidRPr="001B1BB5">
        <w:tab/>
        <w:t xml:space="preserve">Johnston WJ, Palmer SE, Freedman DJ. Nonlinear mixed selectivity supports reliable neural computation. </w:t>
      </w:r>
      <w:r w:rsidRPr="001B1BB5">
        <w:rPr>
          <w:i/>
          <w:iCs/>
        </w:rPr>
        <w:t>PLOS Comput Biol</w:t>
      </w:r>
      <w:r w:rsidRPr="001B1BB5">
        <w:t xml:space="preserve"> 2020; 16: e1007544.</w:t>
      </w:r>
    </w:p>
    <w:p w14:paraId="1502B24D" w14:textId="77777777" w:rsidR="001B1BB5" w:rsidRPr="001B1BB5" w:rsidRDefault="001B1BB5" w:rsidP="001B1BB5">
      <w:pPr>
        <w:pStyle w:val="Bibliography"/>
      </w:pPr>
      <w:r w:rsidRPr="001B1BB5">
        <w:t xml:space="preserve">[39] </w:t>
      </w:r>
      <w:r w:rsidRPr="001B1BB5">
        <w:tab/>
        <w:t xml:space="preserve">Chung JE, Magland JF, Barnett AH, et al. A Fully Automated Approach to Spike Sorting. </w:t>
      </w:r>
      <w:r w:rsidRPr="001B1BB5">
        <w:rPr>
          <w:i/>
          <w:iCs/>
        </w:rPr>
        <w:t>Neuron</w:t>
      </w:r>
      <w:r w:rsidRPr="001B1BB5">
        <w:t xml:space="preserve"> 2017; 95: 1381-1394.e6.</w:t>
      </w:r>
    </w:p>
    <w:p w14:paraId="237EF83C" w14:textId="77777777" w:rsidR="001B1BB5" w:rsidRPr="001B1BB5" w:rsidRDefault="001B1BB5" w:rsidP="001B1BB5">
      <w:pPr>
        <w:pStyle w:val="Bibliography"/>
      </w:pPr>
      <w:r w:rsidRPr="001B1BB5">
        <w:t xml:space="preserve">[40] </w:t>
      </w:r>
      <w:r w:rsidRPr="001B1BB5">
        <w:tab/>
        <w:t xml:space="preserve">Milner B, Squire LR, Kandel ER. Cognitive Neuroscience and the Study of Memory. </w:t>
      </w:r>
      <w:r w:rsidRPr="001B1BB5">
        <w:rPr>
          <w:i/>
          <w:iCs/>
        </w:rPr>
        <w:t>Neuron</w:t>
      </w:r>
      <w:r w:rsidRPr="001B1BB5">
        <w:t xml:space="preserve"> 1998; 20: 445–468.</w:t>
      </w:r>
    </w:p>
    <w:p w14:paraId="5905DB7B" w14:textId="77777777" w:rsidR="001B1BB5" w:rsidRPr="001B1BB5" w:rsidRDefault="001B1BB5" w:rsidP="001B1BB5">
      <w:pPr>
        <w:pStyle w:val="Bibliography"/>
      </w:pPr>
      <w:r w:rsidRPr="001B1BB5">
        <w:t xml:space="preserve">[41] </w:t>
      </w:r>
      <w:r w:rsidRPr="001B1BB5">
        <w:tab/>
        <w:t xml:space="preserve">Eichenbaum H. Hippocampus: Cognitive Processes and Neural Representations that Underlie Declarative Memory. </w:t>
      </w:r>
      <w:r w:rsidRPr="001B1BB5">
        <w:rPr>
          <w:i/>
          <w:iCs/>
        </w:rPr>
        <w:t>Neuron</w:t>
      </w:r>
      <w:r w:rsidRPr="001B1BB5">
        <w:t xml:space="preserve"> 2004; 44: 109–120.</w:t>
      </w:r>
    </w:p>
    <w:p w14:paraId="50C1D4AD" w14:textId="77777777" w:rsidR="001B1BB5" w:rsidRPr="001B1BB5" w:rsidRDefault="001B1BB5" w:rsidP="001B1BB5">
      <w:pPr>
        <w:pStyle w:val="Bibliography"/>
      </w:pPr>
      <w:r w:rsidRPr="001B1BB5">
        <w:t xml:space="preserve">[42] </w:t>
      </w:r>
      <w:r w:rsidRPr="001B1BB5">
        <w:tab/>
        <w:t xml:space="preserve">Wirth S, Yanike M, Frank LM, et al. Single Neurons in the Monkey Hippocampus and Learning of New Associations. </w:t>
      </w:r>
      <w:r w:rsidRPr="001B1BB5">
        <w:rPr>
          <w:i/>
          <w:iCs/>
        </w:rPr>
        <w:t>Science</w:t>
      </w:r>
      <w:r w:rsidRPr="001B1BB5">
        <w:t xml:space="preserve"> 2003; 300: 1578–1581.</w:t>
      </w:r>
    </w:p>
    <w:p w14:paraId="3708C644" w14:textId="77777777" w:rsidR="001B1BB5" w:rsidRPr="001B1BB5" w:rsidRDefault="001B1BB5" w:rsidP="001B1BB5">
      <w:pPr>
        <w:pStyle w:val="Bibliography"/>
      </w:pPr>
      <w:r w:rsidRPr="001B1BB5">
        <w:t xml:space="preserve">[43] </w:t>
      </w:r>
      <w:r w:rsidRPr="001B1BB5">
        <w:tab/>
        <w:t xml:space="preserve">Schapiro AC, Turk‐Browne NB, Norman KA, et al. Statistical learning of temporal community structure in the hippocampus. </w:t>
      </w:r>
      <w:r w:rsidRPr="001B1BB5">
        <w:rPr>
          <w:i/>
          <w:iCs/>
        </w:rPr>
        <w:t>Hippocampus</w:t>
      </w:r>
      <w:r w:rsidRPr="001B1BB5">
        <w:t xml:space="preserve"> 2016; 26: 3–8.</w:t>
      </w:r>
    </w:p>
    <w:p w14:paraId="66AAFB3D" w14:textId="77777777" w:rsidR="001B1BB5" w:rsidRPr="001B1BB5" w:rsidRDefault="001B1BB5" w:rsidP="001B1BB5">
      <w:pPr>
        <w:pStyle w:val="Bibliography"/>
      </w:pPr>
      <w:r w:rsidRPr="001B1BB5">
        <w:t xml:space="preserve">[44] </w:t>
      </w:r>
      <w:r w:rsidRPr="001B1BB5">
        <w:tab/>
        <w:t xml:space="preserve">Kumaran D, Summerfield JJ, Hassabis D, et al. Tracking the Emergence of Conceptual Knowledge during Human Decision Making. </w:t>
      </w:r>
      <w:r w:rsidRPr="001B1BB5">
        <w:rPr>
          <w:i/>
          <w:iCs/>
        </w:rPr>
        <w:t>Neuron</w:t>
      </w:r>
      <w:r w:rsidRPr="001B1BB5">
        <w:t xml:space="preserve"> 2009; 63: 889–901.</w:t>
      </w:r>
    </w:p>
    <w:p w14:paraId="48753983" w14:textId="77777777" w:rsidR="001B1BB5" w:rsidRPr="001B1BB5" w:rsidRDefault="001B1BB5" w:rsidP="001B1BB5">
      <w:pPr>
        <w:pStyle w:val="Bibliography"/>
      </w:pPr>
      <w:r w:rsidRPr="001B1BB5">
        <w:t xml:space="preserve">[45] </w:t>
      </w:r>
      <w:r w:rsidRPr="001B1BB5">
        <w:tab/>
        <w:t xml:space="preserve">Wallis JD, Anderson KC, Miller EK. Single neurons in prefrontal cortex encode abstract rules. </w:t>
      </w:r>
      <w:r w:rsidRPr="001B1BB5">
        <w:rPr>
          <w:i/>
          <w:iCs/>
        </w:rPr>
        <w:t>Nature</w:t>
      </w:r>
      <w:r w:rsidRPr="001B1BB5">
        <w:t xml:space="preserve"> 2001; 411: 953–956.</w:t>
      </w:r>
    </w:p>
    <w:p w14:paraId="542C3513" w14:textId="77777777" w:rsidR="001B1BB5" w:rsidRPr="001B1BB5" w:rsidRDefault="001B1BB5" w:rsidP="001B1BB5">
      <w:pPr>
        <w:pStyle w:val="Bibliography"/>
      </w:pPr>
      <w:r w:rsidRPr="001B1BB5">
        <w:t xml:space="preserve">[46] </w:t>
      </w:r>
      <w:r w:rsidRPr="001B1BB5">
        <w:tab/>
        <w:t xml:space="preserve">Miller EK, Nieder A, Freedman DJ, et al. Neural correlates of categories and concepts. </w:t>
      </w:r>
      <w:r w:rsidRPr="001B1BB5">
        <w:rPr>
          <w:i/>
          <w:iCs/>
        </w:rPr>
        <w:t>Curr Opin Neurobiol</w:t>
      </w:r>
      <w:r w:rsidRPr="001B1BB5">
        <w:t xml:space="preserve"> 2003; 13: 198–203.</w:t>
      </w:r>
    </w:p>
    <w:p w14:paraId="3EFCF59D" w14:textId="77777777" w:rsidR="001B1BB5" w:rsidRPr="001B1BB5" w:rsidRDefault="001B1BB5" w:rsidP="001B1BB5">
      <w:pPr>
        <w:pStyle w:val="Bibliography"/>
      </w:pPr>
      <w:r w:rsidRPr="001B1BB5">
        <w:t xml:space="preserve">[47] </w:t>
      </w:r>
      <w:r w:rsidRPr="001B1BB5">
        <w:tab/>
        <w:t xml:space="preserve">Buckley MJ, Mansouri FA, Hoda H, et al. Dissociable Components of Rule-Guided Behavior Depend on Distinct Medial and Prefrontal Regions. </w:t>
      </w:r>
      <w:r w:rsidRPr="001B1BB5">
        <w:rPr>
          <w:i/>
          <w:iCs/>
        </w:rPr>
        <w:t>Science</w:t>
      </w:r>
      <w:r w:rsidRPr="001B1BB5">
        <w:t xml:space="preserve"> 2009; 325: 52–58.</w:t>
      </w:r>
    </w:p>
    <w:p w14:paraId="09676E77" w14:textId="77777777" w:rsidR="001B1BB5" w:rsidRPr="001B1BB5" w:rsidRDefault="001B1BB5" w:rsidP="001B1BB5">
      <w:pPr>
        <w:pStyle w:val="Bibliography"/>
      </w:pPr>
      <w:r w:rsidRPr="001B1BB5">
        <w:t xml:space="preserve">[48] </w:t>
      </w:r>
      <w:r w:rsidRPr="001B1BB5">
        <w:tab/>
        <w:t xml:space="preserve">Antzoulatos EG, Miller EK. Differences between Neural Activity in Prefrontal Cortex and Striatum during Learning of Novel Abstract Categories. </w:t>
      </w:r>
      <w:r w:rsidRPr="001B1BB5">
        <w:rPr>
          <w:i/>
          <w:iCs/>
        </w:rPr>
        <w:t>Neuron</w:t>
      </w:r>
      <w:r w:rsidRPr="001B1BB5">
        <w:t xml:space="preserve"> 2011; 71: 243–249.</w:t>
      </w:r>
    </w:p>
    <w:p w14:paraId="60058A52" w14:textId="77777777" w:rsidR="001B1BB5" w:rsidRPr="001B1BB5" w:rsidRDefault="001B1BB5" w:rsidP="001B1BB5">
      <w:pPr>
        <w:pStyle w:val="Bibliography"/>
      </w:pPr>
      <w:r w:rsidRPr="001B1BB5">
        <w:t xml:space="preserve">[49] </w:t>
      </w:r>
      <w:r w:rsidRPr="001B1BB5">
        <w:tab/>
        <w:t xml:space="preserve">Wutz A, Loonis R, Roy JE, et al. Different Levels of Category Abstraction by Different Dynamics in Different Prefrontal Areas. </w:t>
      </w:r>
      <w:r w:rsidRPr="001B1BB5">
        <w:rPr>
          <w:i/>
          <w:iCs/>
        </w:rPr>
        <w:t>Neuron</w:t>
      </w:r>
      <w:r w:rsidRPr="001B1BB5">
        <w:t xml:space="preserve"> 2018; 97: 716-726.e8.</w:t>
      </w:r>
    </w:p>
    <w:p w14:paraId="4F984361" w14:textId="77777777" w:rsidR="001B1BB5" w:rsidRPr="001B1BB5" w:rsidRDefault="001B1BB5" w:rsidP="001B1BB5">
      <w:pPr>
        <w:pStyle w:val="Bibliography"/>
      </w:pPr>
      <w:r w:rsidRPr="001B1BB5">
        <w:t xml:space="preserve">[50] </w:t>
      </w:r>
      <w:r w:rsidRPr="001B1BB5">
        <w:tab/>
        <w:t xml:space="preserve">Saez A, Rigotti M, Ostojic S, et al. Abstract Context Representations in Primate Amygdala and Prefrontal Cortex. </w:t>
      </w:r>
      <w:r w:rsidRPr="001B1BB5">
        <w:rPr>
          <w:i/>
          <w:iCs/>
        </w:rPr>
        <w:t>Neuron</w:t>
      </w:r>
      <w:r w:rsidRPr="001B1BB5">
        <w:t xml:space="preserve"> 2015; 87: 869–881.</w:t>
      </w:r>
    </w:p>
    <w:p w14:paraId="1F5DC70B" w14:textId="77777777" w:rsidR="001B1BB5" w:rsidRPr="001B1BB5" w:rsidRDefault="001B1BB5" w:rsidP="001B1BB5">
      <w:pPr>
        <w:pStyle w:val="Bibliography"/>
      </w:pPr>
      <w:r w:rsidRPr="001B1BB5">
        <w:t xml:space="preserve">[51] </w:t>
      </w:r>
      <w:r w:rsidRPr="001B1BB5">
        <w:tab/>
        <w:t xml:space="preserve">Brown MW, Aggleton JP. Recognition memory: What are the roles of the perirhinal cortex and hippocampus? </w:t>
      </w:r>
      <w:r w:rsidRPr="001B1BB5">
        <w:rPr>
          <w:i/>
          <w:iCs/>
        </w:rPr>
        <w:t>Nat Rev Neurosci</w:t>
      </w:r>
      <w:r w:rsidRPr="001B1BB5">
        <w:t xml:space="preserve"> 2001; 2: 51–61.</w:t>
      </w:r>
    </w:p>
    <w:p w14:paraId="6BA9AC90" w14:textId="77777777" w:rsidR="001B1BB5" w:rsidRPr="001B1BB5" w:rsidRDefault="001B1BB5" w:rsidP="001B1BB5">
      <w:pPr>
        <w:pStyle w:val="Bibliography"/>
      </w:pPr>
      <w:r w:rsidRPr="001B1BB5">
        <w:t xml:space="preserve">[52] </w:t>
      </w:r>
      <w:r w:rsidRPr="001B1BB5">
        <w:tab/>
        <w:t xml:space="preserve">Jutras MJ, Buffalo EA. Recognition memory signals in the macaque hippocampus. </w:t>
      </w:r>
      <w:r w:rsidRPr="001B1BB5">
        <w:rPr>
          <w:i/>
          <w:iCs/>
        </w:rPr>
        <w:t>Proc Natl Acad Sci</w:t>
      </w:r>
      <w:r w:rsidRPr="001B1BB5">
        <w:t xml:space="preserve"> 2010; 107: 401–406.</w:t>
      </w:r>
    </w:p>
    <w:p w14:paraId="674DF9A9" w14:textId="77777777" w:rsidR="001B1BB5" w:rsidRPr="001B1BB5" w:rsidRDefault="001B1BB5" w:rsidP="001B1BB5">
      <w:pPr>
        <w:pStyle w:val="Bibliography"/>
      </w:pPr>
      <w:r w:rsidRPr="001B1BB5">
        <w:lastRenderedPageBreak/>
        <w:t xml:space="preserve">[53] </w:t>
      </w:r>
      <w:r w:rsidRPr="001B1BB5">
        <w:tab/>
        <w:t xml:space="preserve">Ninokura Y, Mushiake H, Tanji J. Integration of Temporal Order and Object Information in the Monkey Lateral Prefrontal Cortex. </w:t>
      </w:r>
      <w:r w:rsidRPr="001B1BB5">
        <w:rPr>
          <w:i/>
          <w:iCs/>
        </w:rPr>
        <w:t>J Neurophysiol</w:t>
      </w:r>
      <w:r w:rsidRPr="001B1BB5">
        <w:t xml:space="preserve"> 2004; 91: 555–560.</w:t>
      </w:r>
    </w:p>
    <w:p w14:paraId="09AA0371" w14:textId="61857BD7" w:rsidR="006C0C3B" w:rsidRPr="006C0C3B" w:rsidRDefault="006C0C3B" w:rsidP="006C0C3B">
      <w:pPr>
        <w:jc w:val="both"/>
        <w:rPr>
          <w:rFonts w:ascii="Arial" w:hAnsi="Arial" w:cs="Arial"/>
          <w:b/>
          <w:bCs/>
          <w:color w:val="1A1A1A"/>
          <w:sz w:val="22"/>
          <w:szCs w:val="22"/>
        </w:rPr>
      </w:pPr>
      <w:r>
        <w:rPr>
          <w:rFonts w:ascii="Arial" w:hAnsi="Arial" w:cs="Arial"/>
          <w:b/>
          <w:bCs/>
          <w:color w:val="1A1A1A"/>
          <w:sz w:val="22"/>
          <w:szCs w:val="22"/>
        </w:rPr>
        <w:fldChar w:fldCharType="end"/>
      </w:r>
    </w:p>
    <w:sectPr w:rsidR="006C0C3B" w:rsidRPr="006C0C3B" w:rsidSect="00025B1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4D"/>
    <w:family w:val="decorative"/>
    <w:pitch w:val="variable"/>
    <w:sig w:usb0="00000003" w:usb1="1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B5AAE"/>
    <w:multiLevelType w:val="hybridMultilevel"/>
    <w:tmpl w:val="7B0878A0"/>
    <w:lvl w:ilvl="0" w:tplc="5686C65E">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DE7344D"/>
    <w:multiLevelType w:val="hybridMultilevel"/>
    <w:tmpl w:val="D91461CC"/>
    <w:lvl w:ilvl="0" w:tplc="C7C4511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7E0A84"/>
    <w:multiLevelType w:val="hybridMultilevel"/>
    <w:tmpl w:val="D7E4C748"/>
    <w:lvl w:ilvl="0" w:tplc="0B4819EC">
      <w:start w:val="1"/>
      <w:numFmt w:val="decimal"/>
      <w:lvlText w:val="%1."/>
      <w:lvlJc w:val="left"/>
      <w:pPr>
        <w:ind w:left="0" w:hanging="360"/>
      </w:pPr>
      <w:rPr>
        <w:rFonts w:hint="default"/>
        <w:b/>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3" w15:restartNumberingAfterBreak="0">
    <w:nsid w:val="592A5F6B"/>
    <w:multiLevelType w:val="hybridMultilevel"/>
    <w:tmpl w:val="6980D622"/>
    <w:lvl w:ilvl="0" w:tplc="D5582FA6">
      <w:start w:val="2"/>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C1916E6"/>
    <w:multiLevelType w:val="hybridMultilevel"/>
    <w:tmpl w:val="9C421FF6"/>
    <w:lvl w:ilvl="0" w:tplc="B316DDA4">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2"/>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5B15"/>
    <w:rsid w:val="00001DB0"/>
    <w:rsid w:val="00003F67"/>
    <w:rsid w:val="00012FB8"/>
    <w:rsid w:val="00024FAD"/>
    <w:rsid w:val="00025B15"/>
    <w:rsid w:val="0002775F"/>
    <w:rsid w:val="0003192E"/>
    <w:rsid w:val="00032F9B"/>
    <w:rsid w:val="0003484F"/>
    <w:rsid w:val="00034BE1"/>
    <w:rsid w:val="00040331"/>
    <w:rsid w:val="00040FA2"/>
    <w:rsid w:val="000415EA"/>
    <w:rsid w:val="00042D66"/>
    <w:rsid w:val="00042E08"/>
    <w:rsid w:val="000479C7"/>
    <w:rsid w:val="00054F6A"/>
    <w:rsid w:val="00063AF1"/>
    <w:rsid w:val="00065857"/>
    <w:rsid w:val="00070D11"/>
    <w:rsid w:val="00074B36"/>
    <w:rsid w:val="00080FBA"/>
    <w:rsid w:val="00082FF2"/>
    <w:rsid w:val="00084B65"/>
    <w:rsid w:val="00087A94"/>
    <w:rsid w:val="00095759"/>
    <w:rsid w:val="000A32B2"/>
    <w:rsid w:val="000A4CE1"/>
    <w:rsid w:val="000A742B"/>
    <w:rsid w:val="000A7E16"/>
    <w:rsid w:val="000B0265"/>
    <w:rsid w:val="000B2F6D"/>
    <w:rsid w:val="000C077C"/>
    <w:rsid w:val="000C17EF"/>
    <w:rsid w:val="000C2C6C"/>
    <w:rsid w:val="000C69B8"/>
    <w:rsid w:val="000C6C5A"/>
    <w:rsid w:val="000C6D63"/>
    <w:rsid w:val="000C6D78"/>
    <w:rsid w:val="000D2BE1"/>
    <w:rsid w:val="000D409D"/>
    <w:rsid w:val="000D6D2D"/>
    <w:rsid w:val="000E051E"/>
    <w:rsid w:val="000E1CFD"/>
    <w:rsid w:val="000E20E6"/>
    <w:rsid w:val="000E50E2"/>
    <w:rsid w:val="000E54E7"/>
    <w:rsid w:val="000E7A1E"/>
    <w:rsid w:val="000F2F3E"/>
    <w:rsid w:val="000F3E3D"/>
    <w:rsid w:val="000F4981"/>
    <w:rsid w:val="000F6918"/>
    <w:rsid w:val="00114062"/>
    <w:rsid w:val="00114FA5"/>
    <w:rsid w:val="00120788"/>
    <w:rsid w:val="0012270F"/>
    <w:rsid w:val="001246F4"/>
    <w:rsid w:val="0013243E"/>
    <w:rsid w:val="001353B3"/>
    <w:rsid w:val="001371EC"/>
    <w:rsid w:val="001417D9"/>
    <w:rsid w:val="00141855"/>
    <w:rsid w:val="00142882"/>
    <w:rsid w:val="00146395"/>
    <w:rsid w:val="001463D6"/>
    <w:rsid w:val="00153C5C"/>
    <w:rsid w:val="00156D5A"/>
    <w:rsid w:val="00163E73"/>
    <w:rsid w:val="00164972"/>
    <w:rsid w:val="00167CD4"/>
    <w:rsid w:val="00172F35"/>
    <w:rsid w:val="00174F0F"/>
    <w:rsid w:val="0018000B"/>
    <w:rsid w:val="0018252F"/>
    <w:rsid w:val="00185174"/>
    <w:rsid w:val="00186DDF"/>
    <w:rsid w:val="001952ED"/>
    <w:rsid w:val="001A10E7"/>
    <w:rsid w:val="001A424A"/>
    <w:rsid w:val="001A4951"/>
    <w:rsid w:val="001B0674"/>
    <w:rsid w:val="001B08EB"/>
    <w:rsid w:val="001B12F5"/>
    <w:rsid w:val="001B1BB5"/>
    <w:rsid w:val="001B3823"/>
    <w:rsid w:val="001B7C08"/>
    <w:rsid w:val="001C0036"/>
    <w:rsid w:val="001C1EC4"/>
    <w:rsid w:val="001C500F"/>
    <w:rsid w:val="001C62C9"/>
    <w:rsid w:val="001D6BCB"/>
    <w:rsid w:val="001E01EC"/>
    <w:rsid w:val="001E742A"/>
    <w:rsid w:val="001F3094"/>
    <w:rsid w:val="001F4D3B"/>
    <w:rsid w:val="00203947"/>
    <w:rsid w:val="00207B8A"/>
    <w:rsid w:val="00215EA6"/>
    <w:rsid w:val="00217EA5"/>
    <w:rsid w:val="00223970"/>
    <w:rsid w:val="0022615D"/>
    <w:rsid w:val="00230146"/>
    <w:rsid w:val="00231232"/>
    <w:rsid w:val="00231380"/>
    <w:rsid w:val="0023282E"/>
    <w:rsid w:val="00232BF4"/>
    <w:rsid w:val="00236B73"/>
    <w:rsid w:val="0023750D"/>
    <w:rsid w:val="002439B7"/>
    <w:rsid w:val="0024505C"/>
    <w:rsid w:val="002459DD"/>
    <w:rsid w:val="00246DC1"/>
    <w:rsid w:val="00252E7C"/>
    <w:rsid w:val="002664E0"/>
    <w:rsid w:val="0027224A"/>
    <w:rsid w:val="00276622"/>
    <w:rsid w:val="002770DF"/>
    <w:rsid w:val="002816D4"/>
    <w:rsid w:val="002822B1"/>
    <w:rsid w:val="00287710"/>
    <w:rsid w:val="00297E50"/>
    <w:rsid w:val="002A0AB5"/>
    <w:rsid w:val="002A3375"/>
    <w:rsid w:val="002B4BDB"/>
    <w:rsid w:val="002C10B7"/>
    <w:rsid w:val="002C25FE"/>
    <w:rsid w:val="002C3580"/>
    <w:rsid w:val="002C4E6B"/>
    <w:rsid w:val="002C50A8"/>
    <w:rsid w:val="002D0ECE"/>
    <w:rsid w:val="002D2710"/>
    <w:rsid w:val="002D42CA"/>
    <w:rsid w:val="002D6A94"/>
    <w:rsid w:val="002D7DE3"/>
    <w:rsid w:val="002E5500"/>
    <w:rsid w:val="002E5C28"/>
    <w:rsid w:val="002F11BA"/>
    <w:rsid w:val="002F5547"/>
    <w:rsid w:val="003026D5"/>
    <w:rsid w:val="003132F4"/>
    <w:rsid w:val="00315ACC"/>
    <w:rsid w:val="0031647E"/>
    <w:rsid w:val="00323938"/>
    <w:rsid w:val="00324F2A"/>
    <w:rsid w:val="00330A3C"/>
    <w:rsid w:val="003333F8"/>
    <w:rsid w:val="00335218"/>
    <w:rsid w:val="003361CD"/>
    <w:rsid w:val="003371B6"/>
    <w:rsid w:val="0033730E"/>
    <w:rsid w:val="00344A98"/>
    <w:rsid w:val="00353907"/>
    <w:rsid w:val="003674BD"/>
    <w:rsid w:val="00374201"/>
    <w:rsid w:val="00383BBA"/>
    <w:rsid w:val="00384866"/>
    <w:rsid w:val="00386998"/>
    <w:rsid w:val="003A0352"/>
    <w:rsid w:val="003A378E"/>
    <w:rsid w:val="003A4053"/>
    <w:rsid w:val="003A5926"/>
    <w:rsid w:val="003B4636"/>
    <w:rsid w:val="003B477D"/>
    <w:rsid w:val="003C0EA3"/>
    <w:rsid w:val="003C2805"/>
    <w:rsid w:val="003C5DA2"/>
    <w:rsid w:val="003C7B9B"/>
    <w:rsid w:val="003D47B7"/>
    <w:rsid w:val="003D634A"/>
    <w:rsid w:val="003E2D2B"/>
    <w:rsid w:val="00403623"/>
    <w:rsid w:val="004069F5"/>
    <w:rsid w:val="00407435"/>
    <w:rsid w:val="00412377"/>
    <w:rsid w:val="00413AB9"/>
    <w:rsid w:val="00413C49"/>
    <w:rsid w:val="004161D0"/>
    <w:rsid w:val="004168E3"/>
    <w:rsid w:val="00417F3F"/>
    <w:rsid w:val="00423F5B"/>
    <w:rsid w:val="004264F2"/>
    <w:rsid w:val="00426610"/>
    <w:rsid w:val="00427A49"/>
    <w:rsid w:val="00434D39"/>
    <w:rsid w:val="00435730"/>
    <w:rsid w:val="0044239A"/>
    <w:rsid w:val="00454275"/>
    <w:rsid w:val="0045450B"/>
    <w:rsid w:val="0045456E"/>
    <w:rsid w:val="004550F3"/>
    <w:rsid w:val="004629C4"/>
    <w:rsid w:val="00467FAF"/>
    <w:rsid w:val="004728FD"/>
    <w:rsid w:val="00474A01"/>
    <w:rsid w:val="00474A32"/>
    <w:rsid w:val="00477516"/>
    <w:rsid w:val="004801A4"/>
    <w:rsid w:val="00481652"/>
    <w:rsid w:val="004872AB"/>
    <w:rsid w:val="004926D3"/>
    <w:rsid w:val="004A6C26"/>
    <w:rsid w:val="004D3B12"/>
    <w:rsid w:val="004D5D5D"/>
    <w:rsid w:val="004D6CF6"/>
    <w:rsid w:val="004E030B"/>
    <w:rsid w:val="004E0DE4"/>
    <w:rsid w:val="004E44F7"/>
    <w:rsid w:val="004E6A63"/>
    <w:rsid w:val="004F102A"/>
    <w:rsid w:val="004F24B2"/>
    <w:rsid w:val="00500D4E"/>
    <w:rsid w:val="00503C90"/>
    <w:rsid w:val="00513732"/>
    <w:rsid w:val="00516955"/>
    <w:rsid w:val="00517113"/>
    <w:rsid w:val="005223C4"/>
    <w:rsid w:val="00527786"/>
    <w:rsid w:val="00535CA2"/>
    <w:rsid w:val="005419A4"/>
    <w:rsid w:val="00552ED5"/>
    <w:rsid w:val="0055563C"/>
    <w:rsid w:val="00555EE2"/>
    <w:rsid w:val="0056245B"/>
    <w:rsid w:val="00570C4E"/>
    <w:rsid w:val="00571324"/>
    <w:rsid w:val="005806CB"/>
    <w:rsid w:val="00582CA9"/>
    <w:rsid w:val="00583AD4"/>
    <w:rsid w:val="005865D6"/>
    <w:rsid w:val="00586B8E"/>
    <w:rsid w:val="00586FD4"/>
    <w:rsid w:val="00590011"/>
    <w:rsid w:val="005956FB"/>
    <w:rsid w:val="005965A3"/>
    <w:rsid w:val="005A7530"/>
    <w:rsid w:val="005B2003"/>
    <w:rsid w:val="005B6539"/>
    <w:rsid w:val="005C0506"/>
    <w:rsid w:val="005C240C"/>
    <w:rsid w:val="005C2CC5"/>
    <w:rsid w:val="005C596E"/>
    <w:rsid w:val="005C6C49"/>
    <w:rsid w:val="005D1181"/>
    <w:rsid w:val="005D23CF"/>
    <w:rsid w:val="005D544F"/>
    <w:rsid w:val="005D5FEE"/>
    <w:rsid w:val="005D7643"/>
    <w:rsid w:val="005F0A6E"/>
    <w:rsid w:val="005F4100"/>
    <w:rsid w:val="005F568D"/>
    <w:rsid w:val="006030CC"/>
    <w:rsid w:val="00604B37"/>
    <w:rsid w:val="00613A9B"/>
    <w:rsid w:val="00614E1E"/>
    <w:rsid w:val="00616244"/>
    <w:rsid w:val="00630852"/>
    <w:rsid w:val="006411A1"/>
    <w:rsid w:val="00643B5F"/>
    <w:rsid w:val="006463E0"/>
    <w:rsid w:val="00670E8F"/>
    <w:rsid w:val="00672539"/>
    <w:rsid w:val="0067259C"/>
    <w:rsid w:val="00672D8C"/>
    <w:rsid w:val="00675279"/>
    <w:rsid w:val="00675997"/>
    <w:rsid w:val="00676FAE"/>
    <w:rsid w:val="00684FE0"/>
    <w:rsid w:val="00687394"/>
    <w:rsid w:val="006933BC"/>
    <w:rsid w:val="00695F31"/>
    <w:rsid w:val="006A23FA"/>
    <w:rsid w:val="006A37FA"/>
    <w:rsid w:val="006A5AD3"/>
    <w:rsid w:val="006A6281"/>
    <w:rsid w:val="006A7474"/>
    <w:rsid w:val="006B3756"/>
    <w:rsid w:val="006B42C3"/>
    <w:rsid w:val="006B5B5A"/>
    <w:rsid w:val="006C0C3B"/>
    <w:rsid w:val="006C14B5"/>
    <w:rsid w:val="006C534B"/>
    <w:rsid w:val="006C752B"/>
    <w:rsid w:val="006D189F"/>
    <w:rsid w:val="006D28AB"/>
    <w:rsid w:val="006D675C"/>
    <w:rsid w:val="006F4D05"/>
    <w:rsid w:val="006F6D73"/>
    <w:rsid w:val="006F7E01"/>
    <w:rsid w:val="00700275"/>
    <w:rsid w:val="0070226A"/>
    <w:rsid w:val="00720E02"/>
    <w:rsid w:val="00726234"/>
    <w:rsid w:val="00726EEB"/>
    <w:rsid w:val="00732396"/>
    <w:rsid w:val="00733084"/>
    <w:rsid w:val="007347EE"/>
    <w:rsid w:val="007410A5"/>
    <w:rsid w:val="007428F7"/>
    <w:rsid w:val="00745990"/>
    <w:rsid w:val="007461CF"/>
    <w:rsid w:val="00746453"/>
    <w:rsid w:val="00752426"/>
    <w:rsid w:val="0075389F"/>
    <w:rsid w:val="00754CF3"/>
    <w:rsid w:val="00761543"/>
    <w:rsid w:val="00770F79"/>
    <w:rsid w:val="00774DBE"/>
    <w:rsid w:val="00774E5B"/>
    <w:rsid w:val="0077691D"/>
    <w:rsid w:val="007769BF"/>
    <w:rsid w:val="00780868"/>
    <w:rsid w:val="0078122F"/>
    <w:rsid w:val="007834E8"/>
    <w:rsid w:val="00784C7C"/>
    <w:rsid w:val="007854BD"/>
    <w:rsid w:val="007A3105"/>
    <w:rsid w:val="007A6221"/>
    <w:rsid w:val="007B0B14"/>
    <w:rsid w:val="007B24CE"/>
    <w:rsid w:val="007B5852"/>
    <w:rsid w:val="007B5D86"/>
    <w:rsid w:val="007B67F6"/>
    <w:rsid w:val="007C0E7A"/>
    <w:rsid w:val="007C10E6"/>
    <w:rsid w:val="007C1C11"/>
    <w:rsid w:val="007F1D3C"/>
    <w:rsid w:val="007F4A00"/>
    <w:rsid w:val="007F5775"/>
    <w:rsid w:val="00802084"/>
    <w:rsid w:val="00805352"/>
    <w:rsid w:val="00806DAE"/>
    <w:rsid w:val="00807BBD"/>
    <w:rsid w:val="00810CA4"/>
    <w:rsid w:val="00811C90"/>
    <w:rsid w:val="008154FA"/>
    <w:rsid w:val="008217BE"/>
    <w:rsid w:val="00830B70"/>
    <w:rsid w:val="00834423"/>
    <w:rsid w:val="008571AF"/>
    <w:rsid w:val="00862535"/>
    <w:rsid w:val="00862D97"/>
    <w:rsid w:val="00863097"/>
    <w:rsid w:val="00864C65"/>
    <w:rsid w:val="00884A11"/>
    <w:rsid w:val="008917D7"/>
    <w:rsid w:val="00895105"/>
    <w:rsid w:val="008970D2"/>
    <w:rsid w:val="008A19E0"/>
    <w:rsid w:val="008A1FA7"/>
    <w:rsid w:val="008A5967"/>
    <w:rsid w:val="008A5AD7"/>
    <w:rsid w:val="008B68AB"/>
    <w:rsid w:val="008D6D21"/>
    <w:rsid w:val="008D7EFB"/>
    <w:rsid w:val="008E2B3A"/>
    <w:rsid w:val="008E307B"/>
    <w:rsid w:val="008F35C1"/>
    <w:rsid w:val="008F42C3"/>
    <w:rsid w:val="008F5FCD"/>
    <w:rsid w:val="008F7507"/>
    <w:rsid w:val="009000B6"/>
    <w:rsid w:val="00902223"/>
    <w:rsid w:val="0090244E"/>
    <w:rsid w:val="009058A7"/>
    <w:rsid w:val="009112F6"/>
    <w:rsid w:val="0091197B"/>
    <w:rsid w:val="009137A8"/>
    <w:rsid w:val="009141FD"/>
    <w:rsid w:val="00914EAC"/>
    <w:rsid w:val="00915076"/>
    <w:rsid w:val="0092078A"/>
    <w:rsid w:val="009325C5"/>
    <w:rsid w:val="0094068C"/>
    <w:rsid w:val="0094289D"/>
    <w:rsid w:val="00950AAB"/>
    <w:rsid w:val="00967993"/>
    <w:rsid w:val="00972EA3"/>
    <w:rsid w:val="009761D0"/>
    <w:rsid w:val="00986A8C"/>
    <w:rsid w:val="00993065"/>
    <w:rsid w:val="009946F1"/>
    <w:rsid w:val="00995F7D"/>
    <w:rsid w:val="00996B37"/>
    <w:rsid w:val="00997276"/>
    <w:rsid w:val="009A142B"/>
    <w:rsid w:val="009A2507"/>
    <w:rsid w:val="009A2F76"/>
    <w:rsid w:val="009A5637"/>
    <w:rsid w:val="009A6024"/>
    <w:rsid w:val="009A65E6"/>
    <w:rsid w:val="009B06A3"/>
    <w:rsid w:val="009B71AC"/>
    <w:rsid w:val="009C143E"/>
    <w:rsid w:val="009C2E1C"/>
    <w:rsid w:val="009C41AB"/>
    <w:rsid w:val="009C7DB7"/>
    <w:rsid w:val="009D240D"/>
    <w:rsid w:val="009D5852"/>
    <w:rsid w:val="009D79C9"/>
    <w:rsid w:val="009E5A85"/>
    <w:rsid w:val="009E6DDC"/>
    <w:rsid w:val="009F35CE"/>
    <w:rsid w:val="00A02075"/>
    <w:rsid w:val="00A02318"/>
    <w:rsid w:val="00A032CD"/>
    <w:rsid w:val="00A123DE"/>
    <w:rsid w:val="00A21C19"/>
    <w:rsid w:val="00A260B1"/>
    <w:rsid w:val="00A30CF1"/>
    <w:rsid w:val="00A324E5"/>
    <w:rsid w:val="00A32E93"/>
    <w:rsid w:val="00A361DC"/>
    <w:rsid w:val="00A369FF"/>
    <w:rsid w:val="00A40281"/>
    <w:rsid w:val="00A4183E"/>
    <w:rsid w:val="00A41F78"/>
    <w:rsid w:val="00A4424A"/>
    <w:rsid w:val="00A57F68"/>
    <w:rsid w:val="00A708C7"/>
    <w:rsid w:val="00A70D8E"/>
    <w:rsid w:val="00A76B07"/>
    <w:rsid w:val="00A778FD"/>
    <w:rsid w:val="00A8510A"/>
    <w:rsid w:val="00A8746A"/>
    <w:rsid w:val="00A9214D"/>
    <w:rsid w:val="00AA2C6C"/>
    <w:rsid w:val="00AB14B0"/>
    <w:rsid w:val="00AB4673"/>
    <w:rsid w:val="00AB5229"/>
    <w:rsid w:val="00AB6DF4"/>
    <w:rsid w:val="00AC0F7F"/>
    <w:rsid w:val="00AC25A4"/>
    <w:rsid w:val="00AC3871"/>
    <w:rsid w:val="00AD5312"/>
    <w:rsid w:val="00AD77C9"/>
    <w:rsid w:val="00AE6555"/>
    <w:rsid w:val="00AE7F51"/>
    <w:rsid w:val="00AF24A6"/>
    <w:rsid w:val="00AF4118"/>
    <w:rsid w:val="00B0059F"/>
    <w:rsid w:val="00B1165F"/>
    <w:rsid w:val="00B14520"/>
    <w:rsid w:val="00B21072"/>
    <w:rsid w:val="00B23417"/>
    <w:rsid w:val="00B25FB5"/>
    <w:rsid w:val="00B3045D"/>
    <w:rsid w:val="00B31AC4"/>
    <w:rsid w:val="00B33152"/>
    <w:rsid w:val="00B36E08"/>
    <w:rsid w:val="00B37508"/>
    <w:rsid w:val="00B475FB"/>
    <w:rsid w:val="00B512D2"/>
    <w:rsid w:val="00B518BC"/>
    <w:rsid w:val="00B547DB"/>
    <w:rsid w:val="00B6157D"/>
    <w:rsid w:val="00B70560"/>
    <w:rsid w:val="00B75EBD"/>
    <w:rsid w:val="00B80F19"/>
    <w:rsid w:val="00B812C4"/>
    <w:rsid w:val="00B82E3D"/>
    <w:rsid w:val="00B94439"/>
    <w:rsid w:val="00B96CEF"/>
    <w:rsid w:val="00BA2E1F"/>
    <w:rsid w:val="00BA2EBE"/>
    <w:rsid w:val="00BA6D7B"/>
    <w:rsid w:val="00BB18B8"/>
    <w:rsid w:val="00BB2586"/>
    <w:rsid w:val="00BB3C43"/>
    <w:rsid w:val="00BC453A"/>
    <w:rsid w:val="00BC6CA4"/>
    <w:rsid w:val="00BC7776"/>
    <w:rsid w:val="00BD1EA4"/>
    <w:rsid w:val="00BD7A0A"/>
    <w:rsid w:val="00BF44A5"/>
    <w:rsid w:val="00C067E8"/>
    <w:rsid w:val="00C1741C"/>
    <w:rsid w:val="00C17BF9"/>
    <w:rsid w:val="00C21667"/>
    <w:rsid w:val="00C2388A"/>
    <w:rsid w:val="00C25A2C"/>
    <w:rsid w:val="00C267E4"/>
    <w:rsid w:val="00C26C5F"/>
    <w:rsid w:val="00C41086"/>
    <w:rsid w:val="00C41D45"/>
    <w:rsid w:val="00C43C59"/>
    <w:rsid w:val="00C44B58"/>
    <w:rsid w:val="00C453CB"/>
    <w:rsid w:val="00C47D37"/>
    <w:rsid w:val="00C5387B"/>
    <w:rsid w:val="00C57BEE"/>
    <w:rsid w:val="00C65C47"/>
    <w:rsid w:val="00C6686F"/>
    <w:rsid w:val="00C705D7"/>
    <w:rsid w:val="00C91B3A"/>
    <w:rsid w:val="00C92767"/>
    <w:rsid w:val="00C95569"/>
    <w:rsid w:val="00CB4693"/>
    <w:rsid w:val="00CB4935"/>
    <w:rsid w:val="00CB57AF"/>
    <w:rsid w:val="00CC1443"/>
    <w:rsid w:val="00CC416D"/>
    <w:rsid w:val="00CC7EF2"/>
    <w:rsid w:val="00CD0FDF"/>
    <w:rsid w:val="00CD40CB"/>
    <w:rsid w:val="00CE2D2B"/>
    <w:rsid w:val="00CE38A2"/>
    <w:rsid w:val="00CF32C4"/>
    <w:rsid w:val="00CF3E60"/>
    <w:rsid w:val="00D0157B"/>
    <w:rsid w:val="00D1096D"/>
    <w:rsid w:val="00D116EE"/>
    <w:rsid w:val="00D142F1"/>
    <w:rsid w:val="00D205D1"/>
    <w:rsid w:val="00D2100A"/>
    <w:rsid w:val="00D247CE"/>
    <w:rsid w:val="00D24C16"/>
    <w:rsid w:val="00D27889"/>
    <w:rsid w:val="00D30058"/>
    <w:rsid w:val="00D3029D"/>
    <w:rsid w:val="00D358D4"/>
    <w:rsid w:val="00D366D0"/>
    <w:rsid w:val="00D44C30"/>
    <w:rsid w:val="00D45D9D"/>
    <w:rsid w:val="00D45FB5"/>
    <w:rsid w:val="00D51BDB"/>
    <w:rsid w:val="00D5551D"/>
    <w:rsid w:val="00D56BB9"/>
    <w:rsid w:val="00D60FC8"/>
    <w:rsid w:val="00D66CEB"/>
    <w:rsid w:val="00D71DFE"/>
    <w:rsid w:val="00D73AEE"/>
    <w:rsid w:val="00D74983"/>
    <w:rsid w:val="00D74CFA"/>
    <w:rsid w:val="00D86471"/>
    <w:rsid w:val="00D961A2"/>
    <w:rsid w:val="00D97C7A"/>
    <w:rsid w:val="00DA7D81"/>
    <w:rsid w:val="00DB1E46"/>
    <w:rsid w:val="00DC4549"/>
    <w:rsid w:val="00DD1090"/>
    <w:rsid w:val="00DE127A"/>
    <w:rsid w:val="00DE5E07"/>
    <w:rsid w:val="00DF2611"/>
    <w:rsid w:val="00DF2628"/>
    <w:rsid w:val="00DF3FF5"/>
    <w:rsid w:val="00DF48E1"/>
    <w:rsid w:val="00DF5A8D"/>
    <w:rsid w:val="00DF6FDA"/>
    <w:rsid w:val="00E026D1"/>
    <w:rsid w:val="00E02BC9"/>
    <w:rsid w:val="00E03968"/>
    <w:rsid w:val="00E04450"/>
    <w:rsid w:val="00E10523"/>
    <w:rsid w:val="00E140D9"/>
    <w:rsid w:val="00E165C0"/>
    <w:rsid w:val="00E174E1"/>
    <w:rsid w:val="00E17969"/>
    <w:rsid w:val="00E207D2"/>
    <w:rsid w:val="00E24438"/>
    <w:rsid w:val="00E31199"/>
    <w:rsid w:val="00E3500B"/>
    <w:rsid w:val="00E360DD"/>
    <w:rsid w:val="00E36EDB"/>
    <w:rsid w:val="00E40107"/>
    <w:rsid w:val="00E410E3"/>
    <w:rsid w:val="00E4247A"/>
    <w:rsid w:val="00E425B0"/>
    <w:rsid w:val="00E454C9"/>
    <w:rsid w:val="00E4575E"/>
    <w:rsid w:val="00E4735B"/>
    <w:rsid w:val="00E522E9"/>
    <w:rsid w:val="00E54F69"/>
    <w:rsid w:val="00E650B2"/>
    <w:rsid w:val="00E65C41"/>
    <w:rsid w:val="00E66E4E"/>
    <w:rsid w:val="00E73110"/>
    <w:rsid w:val="00E73E85"/>
    <w:rsid w:val="00E766E2"/>
    <w:rsid w:val="00E76B63"/>
    <w:rsid w:val="00E7795A"/>
    <w:rsid w:val="00E84BF3"/>
    <w:rsid w:val="00E85B61"/>
    <w:rsid w:val="00E96080"/>
    <w:rsid w:val="00EA0228"/>
    <w:rsid w:val="00EB0C5D"/>
    <w:rsid w:val="00EB0E7D"/>
    <w:rsid w:val="00EB20C7"/>
    <w:rsid w:val="00EB53CC"/>
    <w:rsid w:val="00EB5427"/>
    <w:rsid w:val="00EB55D9"/>
    <w:rsid w:val="00EB7653"/>
    <w:rsid w:val="00EB7791"/>
    <w:rsid w:val="00EC1C41"/>
    <w:rsid w:val="00EC3CE9"/>
    <w:rsid w:val="00ED1905"/>
    <w:rsid w:val="00ED6945"/>
    <w:rsid w:val="00ED7DB6"/>
    <w:rsid w:val="00EE5C85"/>
    <w:rsid w:val="00EF0949"/>
    <w:rsid w:val="00EF4EBB"/>
    <w:rsid w:val="00EF5F11"/>
    <w:rsid w:val="00EF6124"/>
    <w:rsid w:val="00EF6C92"/>
    <w:rsid w:val="00EF7984"/>
    <w:rsid w:val="00F017C7"/>
    <w:rsid w:val="00F2121D"/>
    <w:rsid w:val="00F2174F"/>
    <w:rsid w:val="00F23B98"/>
    <w:rsid w:val="00F23F6B"/>
    <w:rsid w:val="00F2452A"/>
    <w:rsid w:val="00F27ABC"/>
    <w:rsid w:val="00F32A1C"/>
    <w:rsid w:val="00F3427E"/>
    <w:rsid w:val="00F46089"/>
    <w:rsid w:val="00F52376"/>
    <w:rsid w:val="00F53FCB"/>
    <w:rsid w:val="00F600F6"/>
    <w:rsid w:val="00F61CED"/>
    <w:rsid w:val="00F62324"/>
    <w:rsid w:val="00F6550D"/>
    <w:rsid w:val="00F65629"/>
    <w:rsid w:val="00F66BFA"/>
    <w:rsid w:val="00F722C9"/>
    <w:rsid w:val="00F733DF"/>
    <w:rsid w:val="00F740D3"/>
    <w:rsid w:val="00F74D1B"/>
    <w:rsid w:val="00F94150"/>
    <w:rsid w:val="00F9420A"/>
    <w:rsid w:val="00F94287"/>
    <w:rsid w:val="00F95294"/>
    <w:rsid w:val="00F95B44"/>
    <w:rsid w:val="00FA5C43"/>
    <w:rsid w:val="00FB3264"/>
    <w:rsid w:val="00FC048D"/>
    <w:rsid w:val="00FC3DA9"/>
    <w:rsid w:val="00FC48BE"/>
    <w:rsid w:val="00FC6161"/>
    <w:rsid w:val="00FD0447"/>
    <w:rsid w:val="00FD0DE1"/>
    <w:rsid w:val="00FD4FB7"/>
    <w:rsid w:val="00FD7358"/>
    <w:rsid w:val="00FE0382"/>
    <w:rsid w:val="00FE2B25"/>
    <w:rsid w:val="00FE692F"/>
    <w:rsid w:val="00FE74B2"/>
    <w:rsid w:val="00FE7DBF"/>
    <w:rsid w:val="00FF20D5"/>
    <w:rsid w:val="00FF56C9"/>
    <w:rsid w:val="00FF70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7D6A83"/>
  <w15:chartTrackingRefBased/>
  <w15:docId w15:val="{F23A0A60-E4DE-6746-8850-11081E752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5B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C752B"/>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E3500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3500B"/>
    <w:rPr>
      <w:rFonts w:ascii="Times New Roman" w:hAnsi="Times New Roman" w:cs="Times New Roman"/>
      <w:sz w:val="18"/>
      <w:szCs w:val="18"/>
    </w:rPr>
  </w:style>
  <w:style w:type="paragraph" w:styleId="ListParagraph">
    <w:name w:val="List Paragraph"/>
    <w:basedOn w:val="Normal"/>
    <w:uiPriority w:val="34"/>
    <w:qFormat/>
    <w:rsid w:val="00E04450"/>
    <w:pPr>
      <w:ind w:left="720"/>
      <w:contextualSpacing/>
    </w:pPr>
  </w:style>
  <w:style w:type="paragraph" w:styleId="Bibliography">
    <w:name w:val="Bibliography"/>
    <w:basedOn w:val="Normal"/>
    <w:next w:val="Normal"/>
    <w:uiPriority w:val="37"/>
    <w:unhideWhenUsed/>
    <w:rsid w:val="000C6D63"/>
    <w:pPr>
      <w:tabs>
        <w:tab w:val="left" w:pos="500"/>
      </w:tabs>
      <w:spacing w:after="240"/>
      <w:ind w:left="504" w:hanging="504"/>
    </w:pPr>
  </w:style>
  <w:style w:type="character" w:styleId="PlaceholderText">
    <w:name w:val="Placeholder Text"/>
    <w:basedOn w:val="DefaultParagraphFont"/>
    <w:uiPriority w:val="99"/>
    <w:semiHidden/>
    <w:rsid w:val="003371B6"/>
    <w:rPr>
      <w:color w:val="808080"/>
    </w:rPr>
  </w:style>
  <w:style w:type="paragraph" w:styleId="NoSpacing">
    <w:name w:val="No Spacing"/>
    <w:uiPriority w:val="1"/>
    <w:qFormat/>
    <w:rsid w:val="00E360DD"/>
  </w:style>
  <w:style w:type="character" w:styleId="CommentReference">
    <w:name w:val="annotation reference"/>
    <w:basedOn w:val="DefaultParagraphFont"/>
    <w:uiPriority w:val="99"/>
    <w:semiHidden/>
    <w:unhideWhenUsed/>
    <w:rsid w:val="00012FB8"/>
    <w:rPr>
      <w:sz w:val="16"/>
      <w:szCs w:val="16"/>
    </w:rPr>
  </w:style>
  <w:style w:type="paragraph" w:styleId="CommentText">
    <w:name w:val="annotation text"/>
    <w:basedOn w:val="Normal"/>
    <w:link w:val="CommentTextChar"/>
    <w:uiPriority w:val="99"/>
    <w:semiHidden/>
    <w:unhideWhenUsed/>
    <w:rsid w:val="00012FB8"/>
    <w:rPr>
      <w:sz w:val="20"/>
      <w:szCs w:val="20"/>
    </w:rPr>
  </w:style>
  <w:style w:type="character" w:customStyle="1" w:styleId="CommentTextChar">
    <w:name w:val="Comment Text Char"/>
    <w:basedOn w:val="DefaultParagraphFont"/>
    <w:link w:val="CommentText"/>
    <w:uiPriority w:val="99"/>
    <w:semiHidden/>
    <w:rsid w:val="00012FB8"/>
    <w:rPr>
      <w:sz w:val="20"/>
      <w:szCs w:val="20"/>
    </w:rPr>
  </w:style>
  <w:style w:type="paragraph" w:styleId="CommentSubject">
    <w:name w:val="annotation subject"/>
    <w:basedOn w:val="CommentText"/>
    <w:next w:val="CommentText"/>
    <w:link w:val="CommentSubjectChar"/>
    <w:uiPriority w:val="99"/>
    <w:semiHidden/>
    <w:unhideWhenUsed/>
    <w:rsid w:val="00012FB8"/>
    <w:rPr>
      <w:b/>
      <w:bCs/>
    </w:rPr>
  </w:style>
  <w:style w:type="character" w:customStyle="1" w:styleId="CommentSubjectChar">
    <w:name w:val="Comment Subject Char"/>
    <w:basedOn w:val="CommentTextChar"/>
    <w:link w:val="CommentSubject"/>
    <w:uiPriority w:val="99"/>
    <w:semiHidden/>
    <w:rsid w:val="00012FB8"/>
    <w:rPr>
      <w:b/>
      <w:bCs/>
      <w:sz w:val="20"/>
      <w:szCs w:val="20"/>
    </w:rPr>
  </w:style>
  <w:style w:type="paragraph" w:styleId="Revision">
    <w:name w:val="Revision"/>
    <w:hidden/>
    <w:uiPriority w:val="99"/>
    <w:semiHidden/>
    <w:rsid w:val="00F27A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0380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8.emf"/><Relationship Id="rId3" Type="http://schemas.openxmlformats.org/officeDocument/2006/relationships/styles" Target="styles.xml"/><Relationship Id="rId7" Type="http://schemas.openxmlformats.org/officeDocument/2006/relationships/image" Target="media/image2.wmf"/><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image" Target="media/image10.emf"/><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AB9596-1CCF-8940-B16E-79E7B064B9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11</Pages>
  <Words>27032</Words>
  <Characters>154086</Characters>
  <Application>Microsoft Office Word</Application>
  <DocSecurity>0</DocSecurity>
  <Lines>1284</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sack, Max J.</dc:creator>
  <cp:keywords/>
  <dc:description/>
  <cp:lastModifiedBy>Pensack, Max J.</cp:lastModifiedBy>
  <cp:revision>44</cp:revision>
  <cp:lastPrinted>2020-12-08T21:43:00Z</cp:lastPrinted>
  <dcterms:created xsi:type="dcterms:W3CDTF">2021-12-07T14:01:00Z</dcterms:created>
  <dcterms:modified xsi:type="dcterms:W3CDTF">2021-12-08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qMOTauj"/&gt;&lt;style id="http://www.zotero.org/styles/sage-vancouver-brackets" hasBibliography="1" bibliographyStyleHasBeenSet="1"/&gt;&lt;prefs&gt;&lt;pref name="fieldType" value="Field"/&gt;&lt;pref name="automat</vt:lpwstr>
  </property>
  <property fmtid="{D5CDD505-2E9C-101B-9397-08002B2CF9AE}" pid="3" name="ZOTERO_PREF_2">
    <vt:lpwstr>icJournalAbbreviations" value="true"/&gt;&lt;pref name="dontAskDelayCitationUpdates" value="true"/&gt;&lt;/prefs&gt;&lt;/data&gt;</vt:lpwstr>
  </property>
</Properties>
</file>